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7B456C">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7B456C">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7B456C">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7B456C">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7B456C">
          <w:rPr>
            <w:rStyle w:val="Hyperlink"/>
          </w:rPr>
          <w:t>5</w:t>
        </w:r>
      </w:hyperlink>
      <w:r w:rsidR="004C18E1" w:rsidRPr="00EB0717">
        <w:t xml:space="preserve">, </w:t>
      </w:r>
      <w:hyperlink w:anchor="BIB_6" w:history="1">
        <w:r w:rsidR="004C18E1" w:rsidRPr="007B456C">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7B456C">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7B456C">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7B456C">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7B456C">
          <w:rPr>
            <w:rStyle w:val="Hyperlink"/>
          </w:rPr>
          <w:t>16</w:t>
        </w:r>
      </w:hyperlink>
      <w:r w:rsidR="00E8137B" w:rsidRPr="00EB0717">
        <w:t xml:space="preserve">, </w:t>
      </w:r>
      <w:hyperlink w:anchor="BIB_17" w:history="1">
        <w:r w:rsidR="00E8137B" w:rsidRPr="007B456C">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7B456C">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7B456C">
          <w:rPr>
            <w:rStyle w:val="Hyperlink"/>
          </w:rPr>
          <w:t>2</w:t>
        </w:r>
        <w:r w:rsidR="004F6867" w:rsidRPr="007B456C">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7B456C">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7B456C">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7B456C">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7B456C">
          <w:rPr>
            <w:rStyle w:val="Hyperlink"/>
          </w:rPr>
          <w:t>36</w:t>
        </w:r>
      </w:hyperlink>
      <w:r w:rsidR="00C75CBC" w:rsidRPr="00EB0717">
        <w:t xml:space="preserve">, </w:t>
      </w:r>
      <w:hyperlink w:anchor="BIB_37" w:history="1">
        <w:r w:rsidR="00C75CBC" w:rsidRPr="007B456C">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5575FC">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cs.AI]","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5575FC">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7B456C">
          <w:rPr>
            <w:rStyle w:val="Hyperlink"/>
          </w:rPr>
          <w:t>47</w:t>
        </w:r>
      </w:hyperlink>
      <w:r w:rsidR="00C75CBC" w:rsidRPr="00EB0717">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7B456C">
          <w:rPr>
            <w:rStyle w:val="Hyperlink"/>
          </w:rPr>
          <w:t>42</w:t>
        </w:r>
      </w:hyperlink>
      <w:r w:rsidR="00C75CBC" w:rsidRPr="00EB0717">
        <w:t xml:space="preserve">, </w:t>
      </w:r>
      <w:hyperlink w:anchor="BIB_46" w:history="1">
        <w:r w:rsidR="00C75CBC" w:rsidRPr="007B456C">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5575FC">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w:t>
        </w:r>
      </w:hyperlink>
      <w:r w:rsidR="00C75CBC" w:rsidRPr="00EB0717">
        <w:t xml:space="preserve">, </w:t>
      </w:r>
      <w:hyperlink w:anchor="BIB_48" w:history="1">
        <w:r w:rsidR="00C75CBC" w:rsidRPr="007B456C">
          <w:rPr>
            <w:rStyle w:val="Hyperlink"/>
          </w:rPr>
          <w:t>48</w:t>
        </w:r>
      </w:hyperlink>
      <w:r w:rsidR="00C75CBC" w:rsidRPr="00EB0717">
        <w:t xml:space="preserve">, </w:t>
      </w:r>
      <w:hyperlink w:anchor="BIB_49" w:history="1">
        <w:r w:rsidR="00C75CBC" w:rsidRPr="007B456C">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7B456C">
          <w:rPr>
            <w:rStyle w:val="Hyperlink"/>
          </w:rPr>
          <w:t>40</w:t>
        </w:r>
      </w:hyperlink>
      <w:r w:rsidR="00C75CBC" w:rsidRPr="00EB0717">
        <w:t xml:space="preserve">, </w:t>
      </w:r>
      <w:hyperlink w:anchor="BIB_50" w:history="1">
        <w:r w:rsidR="00C75CBC" w:rsidRPr="007B456C">
          <w:rPr>
            <w:rStyle w:val="Hyperlink"/>
          </w:rPr>
          <w:t>50</w:t>
        </w:r>
      </w:hyperlink>
      <w:r w:rsidR="00C75CBC" w:rsidRPr="00EB0717">
        <w:t>]</w:t>
      </w:r>
      <w:r w:rsidRPr="00EB0717">
        <w:fldChar w:fldCharType="end"/>
      </w:r>
      <w:r w:rsidRPr="00EB0717">
        <w:t xml:space="preserve">, training custom models </w:t>
      </w:r>
      <w:r w:rsidRPr="00EB0717">
        <w:fldChar w:fldCharType="begin"/>
      </w:r>
      <w:r w:rsidR="005575FC">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7B456C">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5575FC">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w:t>
        </w:r>
      </w:hyperlink>
      <w:r w:rsidR="00C75CBC" w:rsidRPr="00EB0717">
        <w:t xml:space="preserve">, </w:t>
      </w:r>
      <w:hyperlink w:anchor="BIB_47" w:history="1">
        <w:r w:rsidR="00C75CBC" w:rsidRPr="007B456C">
          <w:rPr>
            <w:rStyle w:val="Hyperlink"/>
          </w:rPr>
          <w:t>47–49</w:t>
        </w:r>
      </w:hyperlink>
      <w:r w:rsidR="00C75CBC" w:rsidRPr="00EB0717">
        <w:t xml:space="preserve">, </w:t>
      </w:r>
      <w:hyperlink w:anchor="BIB_52" w:history="1">
        <w:r w:rsidR="00C75CBC" w:rsidRPr="007B456C">
          <w:rPr>
            <w:rStyle w:val="Hyperlink"/>
          </w:rPr>
          <w:t>52</w:t>
        </w:r>
      </w:hyperlink>
      <w:r w:rsidR="00C75CBC" w:rsidRPr="00EB0717">
        <w:t xml:space="preserve">, </w:t>
      </w:r>
      <w:hyperlink w:anchor="BIB_53" w:history="1">
        <w:r w:rsidR="00C75CBC" w:rsidRPr="007B456C">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5575FC">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w:t>
        </w:r>
      </w:hyperlink>
      <w:r w:rsidR="00C75CBC" w:rsidRPr="00EB0717">
        <w:t xml:space="preserve">, </w:t>
      </w:r>
      <w:hyperlink w:anchor="BIB_43" w:history="1">
        <w:r w:rsidR="00C75CBC" w:rsidRPr="007B456C">
          <w:rPr>
            <w:rStyle w:val="Hyperlink"/>
          </w:rPr>
          <w:t>43</w:t>
        </w:r>
      </w:hyperlink>
      <w:r w:rsidR="00C75CBC" w:rsidRPr="00EB0717">
        <w:t xml:space="preserve">, </w:t>
      </w:r>
      <w:hyperlink w:anchor="BIB_50" w:history="1">
        <w:r w:rsidR="00C75CBC" w:rsidRPr="007B456C">
          <w:rPr>
            <w:rStyle w:val="Hyperlink"/>
          </w:rPr>
          <w:t>50</w:t>
        </w:r>
      </w:hyperlink>
      <w:r w:rsidR="00C75CBC" w:rsidRPr="00EB0717">
        <w:t xml:space="preserve">, </w:t>
      </w:r>
      <w:hyperlink w:anchor="BIB_54" w:history="1">
        <w:r w:rsidR="00C75CBC" w:rsidRPr="007B456C">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5575FC">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Pr="00EB0717">
        <w:t>[</w:t>
      </w:r>
      <w:hyperlink w:anchor="BIB_39" w:history="1">
        <w:r w:rsidRPr="007B456C">
          <w:rPr>
            <w:rStyle w:val="Hyperlink"/>
          </w:rPr>
          <w:t>39–41</w:t>
        </w:r>
      </w:hyperlink>
      <w:r w:rsidRPr="00EB0717">
        <w:t xml:space="preserve">, </w:t>
      </w:r>
      <w:hyperlink w:anchor="BIB_55" w:history="1">
        <w:r w:rsidRPr="007B456C">
          <w:rPr>
            <w:rStyle w:val="Hyperlink"/>
          </w:rPr>
          <w:t>55</w:t>
        </w:r>
      </w:hyperlink>
      <w:r w:rsidRPr="00EB0717">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5575FC">
        <w:instrText xml:space="preserve"> ADDIN ZOTERO_ITEM CSL_CITATION {"citationID":"b1oFTNl0","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7B456C">
          <w:rPr>
            <w:rStyle w:val="Hyperlink"/>
          </w:rPr>
          <w:t>56</w:t>
        </w:r>
      </w:hyperlink>
      <w:r w:rsidR="005575FC" w:rsidRPr="005575FC">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5575FC">
        <w:instrText xml:space="preserve"> ADDIN ZOTERO_ITEM CSL_CITATION {"citationID":"vAJ1asm0","properties":{"formattedCitation":"[43, 45, 48\\uc0\\u8211{}50, 57\\uc0\\u8211{}64]","plainCitation":"[43, 45, 48–50, 57–64]","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5575FC" w:rsidRPr="005575FC">
        <w:t>[</w:t>
      </w:r>
      <w:hyperlink w:anchor="BIB_43" w:history="1">
        <w:r w:rsidR="005575FC" w:rsidRPr="007B456C">
          <w:rPr>
            <w:rStyle w:val="Hyperlink"/>
          </w:rPr>
          <w:t>43</w:t>
        </w:r>
      </w:hyperlink>
      <w:r w:rsidR="005575FC" w:rsidRPr="005575FC">
        <w:t xml:space="preserve">, </w:t>
      </w:r>
      <w:hyperlink w:anchor="BIB_45" w:history="1">
        <w:r w:rsidR="005575FC" w:rsidRPr="007B456C">
          <w:rPr>
            <w:rStyle w:val="Hyperlink"/>
          </w:rPr>
          <w:t>45</w:t>
        </w:r>
      </w:hyperlink>
      <w:r w:rsidR="005575FC" w:rsidRPr="005575FC">
        <w:t xml:space="preserve">, </w:t>
      </w:r>
      <w:hyperlink w:anchor="BIB_48" w:history="1">
        <w:r w:rsidR="005575FC" w:rsidRPr="007B456C">
          <w:rPr>
            <w:rStyle w:val="Hyperlink"/>
          </w:rPr>
          <w:t>48–50</w:t>
        </w:r>
      </w:hyperlink>
      <w:r w:rsidR="005575FC" w:rsidRPr="005575FC">
        <w:t xml:space="preserve">, </w:t>
      </w:r>
      <w:hyperlink w:anchor="BIB_57" w:history="1">
        <w:r w:rsidR="005575FC" w:rsidRPr="007B456C">
          <w:rPr>
            <w:rStyle w:val="Hyperlink"/>
          </w:rPr>
          <w:t>57–64</w:t>
        </w:r>
      </w:hyperlink>
      <w:r w:rsidR="005575FC" w:rsidRPr="005575FC">
        <w:t>]</w:t>
      </w:r>
      <w:r w:rsidRPr="00EB0717">
        <w:fldChar w:fldCharType="end"/>
      </w:r>
      <w:r w:rsidRPr="00BE11A9">
        <w:t xml:space="preserve">). Furthermore, existing approaches often face limitations. Training data consisting of high-level reviewer comments </w:t>
      </w:r>
      <w:r w:rsidRPr="00BE11A9">
        <w:lastRenderedPageBreak/>
        <w:t xml:space="preserve">may not effectively teach models the detailed, step-by-step reasoning required for rigorous manuscript evaluation. Similarly, prompts based solely on common reviewer guideline questions (e.g., </w:t>
      </w:r>
      <w:r w:rsidRPr="00EB0717">
        <w:fldChar w:fldCharType="begin"/>
      </w:r>
      <w:r w:rsidR="005575FC">
        <w:instrText xml:space="preserve"> ADDIN ZOTERO_ITEM CSL_CITATION {"citationID":"GjooBGZX","properties":{"formattedCitation":"[65]","plainCitation":"[65]","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5575FC" w:rsidRPr="005575FC">
        <w:t>[</w:t>
      </w:r>
      <w:hyperlink w:anchor="BIB_65" w:history="1">
        <w:r w:rsidR="005575FC" w:rsidRPr="007B456C">
          <w:rPr>
            <w:rStyle w:val="Hyperlink"/>
          </w:rPr>
          <w:t>65</w:t>
        </w:r>
      </w:hyperlink>
      <w:r w:rsidR="005575FC" w:rsidRPr="005575FC">
        <w:t>]</w:t>
      </w:r>
      <w:r w:rsidRPr="00EB0717">
        <w:fldChar w:fldCharType="end"/>
      </w:r>
      <w:r w:rsidRPr="00BE11A9">
        <w:t xml:space="preserve">) may fail to elicit the necessary depth of analysis compared to methods like chain-of-thought (CoT) prompting </w:t>
      </w:r>
      <w:r w:rsidRPr="00EB0717">
        <w:fldChar w:fldCharType="begin"/>
      </w:r>
      <w:r w:rsidR="005575FC">
        <w:instrText xml:space="preserve"> ADDIN ZOTERO_ITEM CSL_CITATION {"citationID":"GwTCms6a","properties":{"formattedCitation":"[66\\uc0\\u8211{}68]","plainCitation":"[66–68]","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5575FC" w:rsidRPr="005575FC">
        <w:t>[</w:t>
      </w:r>
      <w:hyperlink w:anchor="BIB_66" w:history="1">
        <w:r w:rsidR="005575FC" w:rsidRPr="007B456C">
          <w:rPr>
            <w:rStyle w:val="Hyperlink"/>
          </w:rPr>
          <w:t>66–68</w:t>
        </w:r>
      </w:hyperlink>
      <w:r w:rsidR="005575FC" w:rsidRPr="005575FC">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w:t>
      </w:r>
      <w:r w:rsidRPr="00463363">
        <w:t>codification of tacit expert knowledge</w:t>
      </w:r>
      <w:r w:rsidRPr="00C125E7">
        <w:t xml:space="preserve">, and the </w:t>
      </w:r>
      <w:r w:rsidRPr="00463363">
        <w:t>mitigation of input biases</w:t>
      </w:r>
      <w:r w:rsidRPr="00C125E7">
        <w:t xml:space="preserve">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5575FC">
        <w:instrText xml:space="preserve"> ADDIN ZOTERO_ITEM CSL_CITATION {"citationID":"H37xKJbK","properties":{"formattedCitation":"[69]","plainCitation":"[69]","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5575FC" w:rsidRPr="005575FC">
        <w:t>[</w:t>
      </w:r>
      <w:hyperlink w:anchor="BIB_69" w:history="1">
        <w:r w:rsidR="005575FC" w:rsidRPr="007B456C">
          <w:rPr>
            <w:rStyle w:val="Hyperlink"/>
          </w:rPr>
          <w:t>69</w:t>
        </w:r>
      </w:hyperlink>
      <w:r w:rsidR="005575FC" w:rsidRPr="005575FC">
        <w:t>]</w:t>
      </w:r>
      <w:r w:rsidR="009828FA" w:rsidRPr="00EB0717">
        <w:fldChar w:fldCharType="end"/>
      </w:r>
      <w:r w:rsidR="009828FA" w:rsidRPr="00EB0717">
        <w:t xml:space="preserve">, task decomposition </w:t>
      </w:r>
      <w:r w:rsidR="009828FA" w:rsidRPr="00EB0717">
        <w:fldChar w:fldCharType="begin"/>
      </w:r>
      <w:r w:rsidR="005575FC">
        <w:instrText xml:space="preserve"> ADDIN ZOTERO_ITEM CSL_CITATION {"citationID":"0JG8k2BM","properties":{"formattedCitation":"[70]","plainCitation":"[70]","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5575FC" w:rsidRPr="005575FC">
        <w:t>[</w:t>
      </w:r>
      <w:hyperlink w:anchor="BIB_70" w:history="1">
        <w:r w:rsidR="005575FC" w:rsidRPr="007B456C">
          <w:rPr>
            <w:rStyle w:val="Hyperlink"/>
          </w:rPr>
          <w:t>70</w:t>
        </w:r>
      </w:hyperlink>
      <w:r w:rsidR="005575FC" w:rsidRPr="005575FC">
        <w:t>]</w:t>
      </w:r>
      <w:r w:rsidR="009828FA" w:rsidRPr="00EB0717">
        <w:fldChar w:fldCharType="end"/>
      </w:r>
      <w:r w:rsidR="009828FA" w:rsidRPr="00EB0717">
        <w:t xml:space="preserve">, plan-and-solve prompting </w:t>
      </w:r>
      <w:r w:rsidR="009828FA" w:rsidRPr="00EB0717">
        <w:fldChar w:fldCharType="begin"/>
      </w:r>
      <w:r w:rsidR="005575FC">
        <w:instrText xml:space="preserve"> ADDIN ZOTERO_ITEM CSL_CITATION {"citationID":"jCdYLKGm","properties":{"formattedCitation":"[71]","plainCitation":"[71]","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5575FC" w:rsidRPr="005575FC">
        <w:t>[</w:t>
      </w:r>
      <w:hyperlink w:anchor="BIB_71" w:history="1">
        <w:r w:rsidR="005575FC" w:rsidRPr="007B456C">
          <w:rPr>
            <w:rStyle w:val="Hyperlink"/>
          </w:rPr>
          <w:t>71</w:t>
        </w:r>
      </w:hyperlink>
      <w:r w:rsidR="005575FC" w:rsidRPr="005575FC">
        <w:t>]</w:t>
      </w:r>
      <w:r w:rsidR="009828FA" w:rsidRPr="00EB0717">
        <w:fldChar w:fldCharType="end"/>
      </w:r>
      <w:r w:rsidR="009828FA" w:rsidRPr="00EB0717">
        <w:t xml:space="preserve">, role-playing </w:t>
      </w:r>
      <w:r w:rsidR="009828FA" w:rsidRPr="00EB0717">
        <w:fldChar w:fldCharType="begin"/>
      </w:r>
      <w:r w:rsidR="005575FC">
        <w:instrText xml:space="preserve"> ADDIN ZOTERO_ITEM CSL_CITATION {"citationID":"zcg6PIQU","properties":{"formattedCitation":"[72, 73]","plainCitation":"[72, 73]","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5575FC" w:rsidRPr="005575FC">
        <w:t>[</w:t>
      </w:r>
      <w:hyperlink w:anchor="BIB_72" w:history="1">
        <w:r w:rsidR="005575FC" w:rsidRPr="007B456C">
          <w:rPr>
            <w:rStyle w:val="Hyperlink"/>
          </w:rPr>
          <w:t>72</w:t>
        </w:r>
      </w:hyperlink>
      <w:r w:rsidR="005575FC" w:rsidRPr="005575FC">
        <w:t xml:space="preserve">, </w:t>
      </w:r>
      <w:hyperlink w:anchor="BIB_73" w:history="1">
        <w:r w:rsidR="005575FC" w:rsidRPr="007B456C">
          <w:rPr>
            <w:rStyle w:val="Hyperlink"/>
          </w:rPr>
          <w:t>73</w:t>
        </w:r>
      </w:hyperlink>
      <w:r w:rsidR="005575FC" w:rsidRPr="005575FC">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5575FC">
        <w:instrText xml:space="preserve"> ADDIN ZOTERO_ITEM CSL_CITATION {"citationID":"sZR9KvcS","properties":{"formattedCitation":"[74]","plainCitation":"[74]","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5575FC" w:rsidRPr="005575FC">
        <w:t>[</w:t>
      </w:r>
      <w:hyperlink w:anchor="BIB_74" w:history="1">
        <w:r w:rsidR="005575FC" w:rsidRPr="007B456C">
          <w:rPr>
            <w:rStyle w:val="Hyperlink"/>
          </w:rPr>
          <w:t>74</w:t>
        </w:r>
      </w:hyperlink>
      <w:r w:rsidR="005575FC" w:rsidRPr="005575FC">
        <w:t>]</w:t>
      </w:r>
      <w:r w:rsidR="009828FA" w:rsidRPr="00EB0717">
        <w:fldChar w:fldCharType="end"/>
      </w:r>
      <w:r w:rsidR="009828FA" w:rsidRPr="00EB0717">
        <w:t xml:space="preserve">, we introduce </w:t>
      </w:r>
      <w:hyperlink w:anchor="PWP" w:history="1">
        <w:r w:rsidR="00463363" w:rsidRPr="007B456C">
          <w:rPr>
            <w:rStyle w:val="Hyperlink"/>
            <w:b/>
            <w:vanish/>
          </w:rPr>
          <w:t>{{</w:t>
        </w:r>
        <w:r w:rsidR="009828FA" w:rsidRPr="007B456C">
          <w:rPr>
            <w:rStyle w:val="Hyperlink"/>
          </w:rPr>
          <w:t>Persistent Workflow Prompting (PWP)</w:t>
        </w:r>
        <w:r w:rsidR="00463363" w:rsidRPr="007B456C">
          <w:rPr>
            <w:rStyle w:val="Hyperlink"/>
            <w:vanish/>
          </w:rPr>
          <w:t xml:space="preserve"> </w:t>
        </w:r>
        <w:r w:rsidR="00463363" w:rsidRPr="007B456C">
          <w:rPr>
            <w:rStyle w:val="Hyperlink"/>
            <w:b/>
            <w:vanish/>
          </w:rPr>
          <w:t>}}{{LNK: #PWP}}</w:t>
        </w:r>
      </w:hyperlink>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w:t>
      </w:r>
      <w:hyperlink w:anchor="M2_Formalizing_Review_Process" w:history="1">
        <w:r w:rsidR="00463363" w:rsidRPr="007B456C">
          <w:rPr>
            <w:rStyle w:val="Hyperlink"/>
            <w:b/>
            <w:vanish/>
          </w:rPr>
          <w:t>{{</w:t>
        </w:r>
        <w:r w:rsidR="009828FA" w:rsidRPr="007B456C">
          <w:rPr>
            <w:rStyle w:val="Hyperlink"/>
          </w:rPr>
          <w:t>translating tacit expert knowledge</w:t>
        </w:r>
        <w:r w:rsidR="00463363" w:rsidRPr="007B456C">
          <w:rPr>
            <w:rStyle w:val="Hyperlink"/>
            <w:b/>
            <w:vanish/>
          </w:rPr>
          <w:t>}}{{LNK: #M2_Formalizing_Review_Process}}</w:t>
        </w:r>
      </w:hyperlink>
      <w:r w:rsidR="009828FA" w:rsidRPr="00EB0717">
        <w:t xml:space="preserve"> </w:t>
      </w:r>
      <w:r w:rsidR="009828FA" w:rsidRPr="00EB0717">
        <w:fldChar w:fldCharType="begin"/>
      </w:r>
      <w:r w:rsidR="005575FC">
        <w:instrText xml:space="preserve"> ADDIN ZOTERO_ITEM CSL_CITATION {"citationID":"zUL0BBFc","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5575FC" w:rsidRPr="005575FC">
        <w:t>[</w:t>
      </w:r>
      <w:hyperlink w:anchor="BIB_56" w:history="1">
        <w:r w:rsidR="005575FC" w:rsidRPr="007B456C">
          <w:rPr>
            <w:rStyle w:val="Hyperlink"/>
          </w:rPr>
          <w:t>56</w:t>
        </w:r>
      </w:hyperlink>
      <w:r w:rsidR="005575FC" w:rsidRPr="005575FC">
        <w:t>]</w:t>
      </w:r>
      <w:r w:rsidR="009828FA" w:rsidRPr="00EB0717">
        <w:fldChar w:fldCharType="end"/>
      </w:r>
      <w:r w:rsidR="009828FA" w:rsidRPr="00EB0717">
        <w:t xml:space="preserve"> into an actionable protocol for the AI. </w:t>
      </w:r>
      <w:r w:rsidRPr="00C125E7">
        <w:t xml:space="preserve">This methodology aims to elicit deeper, more reliable analysis while </w:t>
      </w:r>
      <w:hyperlink w:anchor="D3_Input_Bias" w:history="1">
        <w:r w:rsidR="00463363" w:rsidRPr="007B456C">
          <w:rPr>
            <w:rStyle w:val="Hyperlink"/>
            <w:b/>
            <w:vanish/>
          </w:rPr>
          <w:t>{{</w:t>
        </w:r>
        <w:r w:rsidRPr="007B456C">
          <w:rPr>
            <w:rStyle w:val="Hyperlink"/>
          </w:rPr>
          <w:t>counteracting default input bias</w:t>
        </w:r>
        <w:r w:rsidR="00463363" w:rsidRPr="007B456C">
          <w:rPr>
            <w:rStyle w:val="Hyperlink"/>
            <w:b/>
            <w:vanish/>
          </w:rPr>
          <w:t>}}{{LNK: #D3_Input_Bias}}</w:t>
        </w:r>
      </w:hyperlink>
      <w:r w:rsidRPr="00C125E7">
        <w:t xml:space="preserve">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7B456C">
          <w:rPr>
            <w:rStyle w:val="Hyperlink"/>
            <w:b/>
            <w:vanish/>
          </w:rPr>
          <w:t>{{</w:t>
        </w:r>
        <w:r w:rsidRPr="007B456C">
          <w:rPr>
            <w:rStyle w:val="Hyperlink"/>
          </w:rPr>
          <w:t>tested</w:t>
        </w:r>
        <w:r w:rsidR="00F94C60" w:rsidRPr="007B456C">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7B456C">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7B456C">
          <w:rPr>
            <w:rStyle w:val="Hyperlink"/>
          </w:rPr>
          <w:t>76</w:t>
        </w:r>
      </w:hyperlink>
      <w:r w:rsidR="002F3BDA" w:rsidRPr="00EB0717">
        <w:t xml:space="preserve">, </w:t>
      </w:r>
      <w:hyperlink w:anchor="BIB_77" w:history="1">
        <w:r w:rsidR="002F3BDA" w:rsidRPr="007B456C">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7B456C">
          <w:rPr>
            <w:rStyle w:val="Hyperlink"/>
            <w:b/>
            <w:vanish/>
          </w:rPr>
          <w:t>{{</w:t>
        </w:r>
        <w:r w:rsidRPr="007B456C">
          <w:rPr>
            <w:rStyle w:val="Hyperlink"/>
            <w:i/>
          </w:rPr>
          <w:t>PeerReviewPrompt</w:t>
        </w:r>
        <w:r w:rsidR="004D222A" w:rsidRPr="007B456C">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7B456C">
          <w:rPr>
            <w:rStyle w:val="Hyperlink"/>
            <w:b/>
            <w:vanish/>
          </w:rPr>
          <w:t>{{</w:t>
        </w:r>
        <w:r w:rsidR="00717BA5" w:rsidRPr="007B456C">
          <w:rPr>
            <w:rStyle w:val="Hyperlink"/>
            <w:i/>
          </w:rPr>
          <w:t>test paper</w:t>
        </w:r>
        <w:r w:rsidR="00717BA5" w:rsidRPr="007B456C">
          <w:rPr>
            <w:rStyle w:val="Hyperlink"/>
            <w:b/>
            <w:vanish/>
          </w:rPr>
          <w:t>}}{{LNK: #Test_Paper}}</w:t>
        </w:r>
      </w:hyperlink>
      <w:r w:rsidR="00717BA5" w:rsidRPr="00EB0717">
        <w:t xml:space="preserve"> (including SI), </w:t>
      </w:r>
      <w:hyperlink w:anchor="Demo_Usage_Protocol" w:history="1">
        <w:r w:rsidR="006E7D9B" w:rsidRPr="007B456C">
          <w:rPr>
            <w:rStyle w:val="Hyperlink"/>
            <w:b/>
            <w:vanish/>
          </w:rPr>
          <w:t>{{</w:t>
        </w:r>
        <w:r w:rsidR="006E7D9B" w:rsidRPr="007B456C">
          <w:rPr>
            <w:rStyle w:val="Hyperlink"/>
          </w:rPr>
          <w:t>usage protocol</w:t>
        </w:r>
        <w:r w:rsidR="006E7D9B" w:rsidRPr="007B456C">
          <w:rPr>
            <w:rStyle w:val="Hyperlink"/>
            <w:b/>
            <w:vanish/>
          </w:rPr>
          <w:t>}}{{LNK: #Demo_Usage_Protocol}}</w:t>
        </w:r>
      </w:hyperlink>
      <w:r w:rsidR="006E7D9B" w:rsidRPr="00EB0717">
        <w:t xml:space="preserve">, and </w:t>
      </w:r>
      <w:hyperlink w:anchor="Demo_Analyses" w:history="1">
        <w:r w:rsidR="004D222A" w:rsidRPr="007B456C">
          <w:rPr>
            <w:rStyle w:val="Hyperlink"/>
            <w:b/>
            <w:vanish/>
          </w:rPr>
          <w:t>{{</w:t>
        </w:r>
        <w:r w:rsidRPr="007B456C">
          <w:rPr>
            <w:rStyle w:val="Hyperlink"/>
          </w:rPr>
          <w:t>demonstration a</w:t>
        </w:r>
        <w:r w:rsidRPr="007B456C">
          <w:rPr>
            <w:rStyle w:val="Hyperlink"/>
          </w:rPr>
          <w:t>n</w:t>
        </w:r>
        <w:r w:rsidRPr="007B456C">
          <w:rPr>
            <w:rStyle w:val="Hyperlink"/>
          </w:rPr>
          <w:t>alyses</w:t>
        </w:r>
        <w:r w:rsidR="004D222A" w:rsidRPr="007B456C">
          <w:rPr>
            <w:rStyle w:val="Hyperlink"/>
            <w:b/>
            <w:vanish/>
          </w:rPr>
          <w:t>}}{{LNK: #Demo_Analyses}}</w:t>
        </w:r>
      </w:hyperlink>
      <w:r w:rsidRPr="00EB0717">
        <w:t xml:space="preserve"> are available in the </w:t>
      </w:r>
      <w:hyperlink w:anchor="SI" w:history="1">
        <w:r w:rsidRPr="007B456C">
          <w:rPr>
            <w:rStyle w:val="Hyperlink"/>
            <w:b/>
            <w:vanish/>
          </w:rPr>
          <w:t>{{</w:t>
        </w:r>
        <w:r w:rsidRPr="007B456C">
          <w:rPr>
            <w:rStyle w:val="Hyperlink"/>
          </w:rPr>
          <w:t>Supporting Information</w:t>
        </w:r>
        <w:r w:rsidRPr="007B456C">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A43F89">
      <w:pPr>
        <w:pStyle w:val="ListNumber"/>
        <w:tabs>
          <w:tab w:val="clear" w:pos="360"/>
        </w:tabs>
        <w:ind w:left="540"/>
      </w:pPr>
      <w:r w:rsidRPr="00EB0717">
        <w:rPr>
          <w:rStyle w:val="ListNumberBoldCharChar"/>
        </w:rPr>
        <w:t>Persistent Workflow Prompting (PWP):</w:t>
      </w:r>
      <w:r w:rsidRPr="00EB0717">
        <w:t xml:space="preserve"> We design, implement, and </w:t>
      </w:r>
      <w:hyperlink w:anchor="PWP" w:history="1">
        <w:r w:rsidR="00ED2AE9" w:rsidRPr="007B456C">
          <w:rPr>
            <w:rStyle w:val="Hyperlink"/>
            <w:b/>
            <w:vanish/>
          </w:rPr>
          <w:t>{{</w:t>
        </w:r>
        <w:r w:rsidRPr="007B456C">
          <w:rPr>
            <w:rStyle w:val="Hyperlink"/>
          </w:rPr>
          <w:t>introduce PWP</w:t>
        </w:r>
        <w:r w:rsidR="00ED2AE9" w:rsidRPr="007B456C">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A43F89">
      <w:pPr>
        <w:pStyle w:val="ListNumber"/>
        <w:tabs>
          <w:tab w:val="clear" w:pos="360"/>
        </w:tabs>
        <w:ind w:left="540"/>
      </w:pPr>
      <w:r w:rsidRPr="00EB0717">
        <w:rPr>
          <w:rStyle w:val="ListNumberBoldCharChar"/>
        </w:rPr>
        <w:t>PWP Prompt for Chemistry Review:</w:t>
      </w:r>
      <w:r w:rsidRPr="00EB0717">
        <w:t xml:space="preserve"> We present a proof-of-concept </w:t>
      </w:r>
      <w:hyperlink w:anchor="PeerReviewPrompt" w:history="1">
        <w:r w:rsidR="00A2430C" w:rsidRPr="007B456C">
          <w:rPr>
            <w:rStyle w:val="Hyperlink"/>
            <w:b/>
            <w:vanish/>
          </w:rPr>
          <w:t>{{</w:t>
        </w:r>
        <w:r w:rsidRPr="007B456C">
          <w:rPr>
            <w:rStyle w:val="Hyperlink"/>
          </w:rPr>
          <w:t>PWP prompt</w:t>
        </w:r>
        <w:r w:rsidR="00A2430C" w:rsidRPr="007B456C">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A43F89">
      <w:pPr>
        <w:pStyle w:val="ListNumber"/>
        <w:tabs>
          <w:tab w:val="clear" w:pos="360"/>
        </w:tabs>
        <w:ind w:left="540"/>
        <w:rPr>
          <w:rStyle w:val="ListNumberBoldCharChar"/>
          <w:b w:val="0"/>
        </w:rPr>
      </w:pPr>
      <w:r w:rsidRPr="00C125E7">
        <w:rPr>
          <w:rStyle w:val="ListNumberBoldCharChar"/>
        </w:rPr>
        <w:t xml:space="preserve">Input Bias Mitigation: </w:t>
      </w:r>
      <w:r>
        <w:t xml:space="preserve">We demonstrate that the developed </w:t>
      </w:r>
      <w:hyperlink w:anchor="Prompt_Files" w:history="1">
        <w:r w:rsidRPr="007B456C">
          <w:rPr>
            <w:rStyle w:val="Hyperlink"/>
            <w:b/>
            <w:vanish/>
          </w:rPr>
          <w:t>{{</w:t>
        </w:r>
        <w:r w:rsidRPr="007B456C">
          <w:rPr>
            <w:rStyle w:val="Hyperlink"/>
            <w:i/>
          </w:rPr>
          <w:t>PeerReviewPrompt</w:t>
        </w:r>
        <w:r w:rsidRPr="007B456C">
          <w:rPr>
            <w:rStyle w:val="Hyperlink"/>
            <w:b/>
            <w:vanish/>
          </w:rPr>
          <w:t>}}{{LNK: #Prompt_Files}}</w:t>
        </w:r>
      </w:hyperlink>
      <w:r>
        <w:t xml:space="preserve">, incorporating LLM's context conditioning via negatively biased persona engineering, can effectively </w:t>
      </w:r>
      <w:r w:rsidRPr="00C125E7">
        <w:rPr>
          <w:rStyle w:val="Strong"/>
          <w:b w:val="0"/>
        </w:rPr>
        <w:t>counteract default positive input biases</w:t>
      </w:r>
      <w:r>
        <w:t xml:space="preserve"> in LLMs, promoting a more critical and objective analysis of manuscript quality.</w:t>
      </w:r>
    </w:p>
    <w:p w:rsidR="005E4B6B" w:rsidRPr="00EB0717" w:rsidRDefault="005E4B6B" w:rsidP="00A43F89">
      <w:pPr>
        <w:pStyle w:val="ListNumber"/>
        <w:tabs>
          <w:tab w:val="clear" w:pos="360"/>
        </w:tabs>
        <w:ind w:left="540"/>
      </w:pPr>
      <w:r w:rsidRPr="00EB0717">
        <w:rPr>
          <w:rStyle w:val="ListNumberBoldCharChar"/>
        </w:rPr>
        <w:t>Meta-Development Insights:</w:t>
      </w:r>
      <w:r w:rsidRPr="00EB0717">
        <w:t xml:space="preserve"> We describe the </w:t>
      </w:r>
      <w:hyperlink w:anchor="M2_Meta_Prompting" w:history="1">
        <w:r w:rsidR="00F94C60" w:rsidRPr="007B456C">
          <w:rPr>
            <w:rStyle w:val="Hyperlink"/>
            <w:b/>
            <w:vanish/>
          </w:rPr>
          <w:t>{{</w:t>
        </w:r>
        <w:r w:rsidRPr="007B456C">
          <w:rPr>
            <w:rStyle w:val="Hyperlink"/>
          </w:rPr>
          <w:t>meta-prompting</w:t>
        </w:r>
        <w:r w:rsidR="00F94C60" w:rsidRPr="007B456C">
          <w:rPr>
            <w:rStyle w:val="Hyperlink"/>
            <w:b/>
            <w:vanish/>
          </w:rPr>
          <w:t>}}{{LNK: #M2_Meta_Prompting}}</w:t>
        </w:r>
      </w:hyperlink>
      <w:r w:rsidRPr="00EB0717">
        <w:t xml:space="preserve"> and </w:t>
      </w:r>
      <w:hyperlink w:anchor="M2_Formalizing_Review_Process" w:history="1">
        <w:r w:rsidR="00F94C60" w:rsidRPr="007B456C">
          <w:rPr>
            <w:rStyle w:val="Hyperlink"/>
            <w:b/>
            <w:vanish/>
          </w:rPr>
          <w:t>{{</w:t>
        </w:r>
        <w:r w:rsidRPr="007B456C">
          <w:rPr>
            <w:rStyle w:val="Hyperlink"/>
          </w:rPr>
          <w:t>meta-reasoning</w:t>
        </w:r>
        <w:r w:rsidR="00F94C60" w:rsidRPr="007B456C">
          <w:rPr>
            <w:rStyle w:val="Hyperlink"/>
            <w:b/>
            <w:vanish/>
          </w:rPr>
          <w:t>}}{{</w:t>
        </w:r>
        <w:r w:rsidR="004E6674" w:rsidRPr="007B456C">
          <w:rPr>
            <w:rStyle w:val="Hyperlink"/>
            <w:b/>
            <w:vanish/>
          </w:rPr>
          <w:t>LN</w:t>
        </w:r>
        <w:r w:rsidR="00F94C60" w:rsidRPr="007B456C">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A43F89">
      <w:pPr>
        <w:pStyle w:val="ListNumber"/>
        <w:tabs>
          <w:tab w:val="clear" w:pos="360"/>
        </w:tabs>
        <w:ind w:left="540"/>
      </w:pPr>
      <w:r w:rsidRPr="00EB0717">
        <w:rPr>
          <w:rStyle w:val="ListNumberBoldCharChar"/>
        </w:rPr>
        <w:t>Empirical Demonstration:</w:t>
      </w:r>
      <w:r w:rsidRPr="00EB0717">
        <w:t xml:space="preserve"> We provide a qualitative </w:t>
      </w:r>
      <w:hyperlink w:anchor="Demo_Analyses" w:history="1">
        <w:r w:rsidR="00F94C60" w:rsidRPr="007B456C">
          <w:rPr>
            <w:rStyle w:val="Hyperlink"/>
            <w:b/>
            <w:vanish/>
          </w:rPr>
          <w:t>{{</w:t>
        </w:r>
        <w:r w:rsidRPr="007B456C">
          <w:rPr>
            <w:rStyle w:val="Hyperlink"/>
          </w:rPr>
          <w:t>demonst</w:t>
        </w:r>
        <w:r w:rsidRPr="007B456C">
          <w:rPr>
            <w:rStyle w:val="Hyperlink"/>
          </w:rPr>
          <w:t>r</w:t>
        </w:r>
        <w:r w:rsidRPr="007B456C">
          <w:rPr>
            <w:rStyle w:val="Hyperlink"/>
          </w:rPr>
          <w:t>ation</w:t>
        </w:r>
        <w:r w:rsidR="00F94C60" w:rsidRPr="007B456C">
          <w:rPr>
            <w:rStyle w:val="Hyperlink"/>
            <w:b/>
            <w:vanish/>
          </w:rPr>
          <w:t>}}{{LNK: #Demo_Analyses}}</w:t>
        </w:r>
      </w:hyperlink>
      <w:r w:rsidRPr="00EB0717">
        <w:t xml:space="preserve"> and </w:t>
      </w:r>
      <w:hyperlink w:anchor="D3_Demonstration_Analyses" w:history="1">
        <w:r w:rsidR="006E7D9B" w:rsidRPr="007B456C">
          <w:rPr>
            <w:rStyle w:val="Hyperlink"/>
            <w:b/>
            <w:vanish/>
          </w:rPr>
          <w:t>{{</w:t>
        </w:r>
        <w:r w:rsidRPr="007B456C">
          <w:rPr>
            <w:rStyle w:val="Hyperlink"/>
          </w:rPr>
          <w:t>analysis</w:t>
        </w:r>
        <w:r w:rsidR="006E7D9B" w:rsidRPr="007B456C">
          <w:rPr>
            <w:rStyle w:val="Hyperlink"/>
            <w:b/>
            <w:vanish/>
          </w:rPr>
          <w:t>}}{{LNK: #</w:t>
        </w:r>
        <w:r w:rsidR="00A01DBC" w:rsidRPr="007B456C">
          <w:rPr>
            <w:rStyle w:val="Hyperlink"/>
            <w:b/>
            <w:vanish/>
          </w:rPr>
          <w:t>D3_Demonstration_Analyses</w:t>
        </w:r>
        <w:r w:rsidR="006E7D9B" w:rsidRPr="007B456C">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463363" w:rsidRDefault="005E4B6B" w:rsidP="0039380F">
      <w:pPr>
        <w:pStyle w:val="BodyText"/>
      </w:pPr>
      <w:r w:rsidRPr="00EB0717">
        <w:lastRenderedPageBreak/>
        <w:t>The remainder of this</w:t>
      </w:r>
      <w:r w:rsidR="00463363">
        <w:t xml:space="preserve"> paper is organized as follows:</w:t>
      </w:r>
    </w:p>
    <w:p w:rsidR="00463363" w:rsidRDefault="005E4B6B" w:rsidP="00463363">
      <w:pPr>
        <w:pStyle w:val="ListBullet"/>
      </w:pPr>
      <w:r w:rsidRPr="00EB0717">
        <w:t xml:space="preserve">Section 2 details the methodology, including the </w:t>
      </w:r>
      <w:hyperlink w:anchor="M2_Meta_Prompting" w:history="1">
        <w:r w:rsidR="00B24572" w:rsidRPr="007B456C">
          <w:rPr>
            <w:rStyle w:val="Hyperlink"/>
            <w:b/>
            <w:vanish/>
          </w:rPr>
          <w:t>{{</w:t>
        </w:r>
        <w:r w:rsidRPr="007B456C">
          <w:rPr>
            <w:rStyle w:val="Hyperlink"/>
          </w:rPr>
          <w:t>meta-prompting techniques</w:t>
        </w:r>
        <w:r w:rsidR="00B24572" w:rsidRPr="007B456C">
          <w:rPr>
            <w:rStyle w:val="Hyperlink"/>
            <w:b/>
            <w:vanish/>
          </w:rPr>
          <w:t>}}{{LNK: #M2_Meta_Prompting}}</w:t>
        </w:r>
      </w:hyperlink>
      <w:r w:rsidRPr="00EB0717">
        <w:t xml:space="preserve"> used (2.1), the </w:t>
      </w:r>
      <w:hyperlink w:anchor="Prompt_Architecture" w:history="1">
        <w:r w:rsidR="00B24572" w:rsidRPr="007B456C">
          <w:rPr>
            <w:rStyle w:val="Hyperlink"/>
            <w:b/>
            <w:vanish/>
          </w:rPr>
          <w:t>{{</w:t>
        </w:r>
        <w:r w:rsidRPr="007B456C">
          <w:rPr>
            <w:rStyle w:val="Hyperlink"/>
          </w:rPr>
          <w:t>architecture of the PWP prompt</w:t>
        </w:r>
        <w:r w:rsidR="00B24572" w:rsidRPr="007B456C">
          <w:rPr>
            <w:rStyle w:val="Hyperlink"/>
            <w:b/>
            <w:vanish/>
          </w:rPr>
          <w:t>}}{{LNK: #Prompt_Architecture}}</w:t>
        </w:r>
      </w:hyperlink>
      <w:r w:rsidRPr="00EB0717">
        <w:t xml:space="preserve"> (2.2), and the </w:t>
      </w:r>
      <w:hyperlink w:anchor="M2_Formalizing_Review_Process" w:history="1">
        <w:r w:rsidR="00B24572" w:rsidRPr="007B456C">
          <w:rPr>
            <w:rStyle w:val="Hyperlink"/>
            <w:b/>
            <w:vanish/>
          </w:rPr>
          <w:t>{{</w:t>
        </w:r>
        <w:r w:rsidRPr="007B456C">
          <w:rPr>
            <w:rStyle w:val="Hyperlink"/>
          </w:rPr>
          <w:t>process of formalizing the review workflow</w:t>
        </w:r>
        <w:r w:rsidR="00B24572" w:rsidRPr="007B456C">
          <w:rPr>
            <w:rStyle w:val="Hyperlink"/>
            <w:b/>
            <w:vanish/>
          </w:rPr>
          <w:t>}}{{LNK: #M2_Formalizing_Review_Process}}</w:t>
        </w:r>
      </w:hyperlink>
      <w:r w:rsidR="00463363">
        <w:t xml:space="preserve"> (2.3).</w:t>
      </w:r>
    </w:p>
    <w:p w:rsidR="005A0069" w:rsidRDefault="005A0069" w:rsidP="00463363">
      <w:pPr>
        <w:pStyle w:val="ListBullet"/>
      </w:pPr>
      <w:r w:rsidRPr="005A0069">
        <w:t xml:space="preserve">Section 3 presents the results and discussion: </w:t>
      </w:r>
      <w:hyperlink w:anchor="D3_Demonstration_Analyses" w:history="1">
        <w:r w:rsidRPr="007B456C">
          <w:rPr>
            <w:rStyle w:val="Hyperlink"/>
            <w:b/>
            <w:vanish/>
          </w:rPr>
          <w:t>{{</w:t>
        </w:r>
        <w:r w:rsidRPr="007B456C">
          <w:rPr>
            <w:rStyle w:val="Hyperlink"/>
          </w:rPr>
          <w:t>Section 3.1</w:t>
        </w:r>
        <w:r w:rsidRPr="007B456C">
          <w:rPr>
            <w:rStyle w:val="Hyperlink"/>
            <w:b/>
            <w:vanish/>
          </w:rPr>
          <w:t>}}{{LNK: #</w:t>
        </w:r>
        <w:r w:rsidR="00533A12" w:rsidRPr="007B456C">
          <w:rPr>
            <w:rStyle w:val="Hyperlink"/>
            <w:b/>
            <w:vanish/>
          </w:rPr>
          <w:t>D3_Demonstration_Analyses</w:t>
        </w:r>
        <w:r w:rsidRPr="007B456C">
          <w:rPr>
            <w:rStyle w:val="Hyperlink"/>
            <w:b/>
            <w:vanish/>
          </w:rPr>
          <w:t>}}</w:t>
        </w:r>
      </w:hyperlink>
      <w:r w:rsidRPr="005A0069">
        <w:t xml:space="preserve"> details highlights from the demonstration analyses; </w:t>
      </w:r>
      <w:hyperlink w:anchor="D3_Input_Bias" w:history="1">
        <w:r w:rsidRPr="007B456C">
          <w:rPr>
            <w:rStyle w:val="Hyperlink"/>
            <w:b/>
            <w:vanish/>
          </w:rPr>
          <w:t>{{</w:t>
        </w:r>
        <w:r w:rsidRPr="007B456C">
          <w:rPr>
            <w:rStyle w:val="Hyperlink"/>
          </w:rPr>
          <w:t>Section 3.2</w:t>
        </w:r>
        <w:r w:rsidRPr="007B456C">
          <w:rPr>
            <w:rStyle w:val="Hyperlink"/>
            <w:b/>
            <w:vanish/>
          </w:rPr>
          <w:t>}}{{LNK: #D3_Input_Bias}}</w:t>
        </w:r>
      </w:hyperlink>
      <w:r w:rsidRPr="005A0069">
        <w:t xml:space="preserve"> discusses the rationalization and suppression of LLM input bias; </w:t>
      </w:r>
      <w:hyperlink w:anchor="D3_Reasoning_Insights" w:history="1">
        <w:r w:rsidRPr="007B456C">
          <w:rPr>
            <w:rStyle w:val="Hyperlink"/>
            <w:b/>
            <w:vanish/>
          </w:rPr>
          <w:t>{{</w:t>
        </w:r>
        <w:r w:rsidRPr="007B456C">
          <w:rPr>
            <w:rStyle w:val="Hyperlink"/>
          </w:rPr>
          <w:t>Section 3.3</w:t>
        </w:r>
        <w:r w:rsidRPr="007B456C">
          <w:rPr>
            <w:rStyle w:val="Hyperlink"/>
            <w:b/>
            <w:vanish/>
          </w:rPr>
          <w:t>}}{{LNK: #D3_Reasoning_Insights}}</w:t>
        </w:r>
      </w:hyperlink>
      <w:r w:rsidRPr="005A0069">
        <w:t xml:space="preserve"> explores insights into PWP-guided LLM reasoning; </w:t>
      </w:r>
      <w:hyperlink w:anchor="D3_Study_Limitations" w:history="1">
        <w:r w:rsidRPr="007B456C">
          <w:rPr>
            <w:rStyle w:val="Hyperlink"/>
            <w:b/>
            <w:vanish/>
          </w:rPr>
          <w:t>{{</w:t>
        </w:r>
        <w:r w:rsidRPr="007B456C">
          <w:rPr>
            <w:rStyle w:val="Hyperlink"/>
          </w:rPr>
          <w:t>Section 3.4</w:t>
        </w:r>
        <w:r w:rsidR="006F481A" w:rsidRPr="007B456C">
          <w:rPr>
            <w:rStyle w:val="Hyperlink"/>
            <w:b/>
            <w:vanish/>
          </w:rPr>
          <w:t>}}{{LNK: #D3_Study_Limitations}}</w:t>
        </w:r>
      </w:hyperlink>
      <w:r w:rsidRPr="005A0069">
        <w:t xml:space="preserve"> outlines study limitations; and </w:t>
      </w:r>
      <w:hyperlink w:anchor="D3_Future_Directions" w:history="1">
        <w:r w:rsidRPr="007B456C">
          <w:rPr>
            <w:rStyle w:val="Hyperlink"/>
            <w:b/>
            <w:vanish/>
          </w:rPr>
          <w:t>{{</w:t>
        </w:r>
        <w:r w:rsidRPr="007B456C">
          <w:rPr>
            <w:rStyle w:val="Hyperlink"/>
          </w:rPr>
          <w:t>Section 3.5</w:t>
        </w:r>
        <w:r w:rsidR="006F481A" w:rsidRPr="007B456C">
          <w:rPr>
            <w:rStyle w:val="Hyperlink"/>
            <w:b/>
            <w:vanish/>
          </w:rPr>
          <w:t>}}{{LNK: #D3_Future_Directions}}</w:t>
        </w:r>
      </w:hyperlink>
      <w:r w:rsidRPr="005A0069">
        <w:t xml:space="preserve"> considers future directions.</w:t>
      </w:r>
    </w:p>
    <w:p w:rsidR="004A7B3A" w:rsidRDefault="007B456C" w:rsidP="00463363">
      <w:pPr>
        <w:pStyle w:val="ListBullet"/>
      </w:pPr>
      <w:hyperlink w:anchor="SI" w:history="1">
        <w:r w:rsidR="00463363" w:rsidRPr="007B456C">
          <w:rPr>
            <w:rStyle w:val="Hyperlink"/>
            <w:b/>
            <w:vanish/>
          </w:rPr>
          <w:t>{{</w:t>
        </w:r>
        <w:r w:rsidR="00463363" w:rsidRPr="007B456C">
          <w:rPr>
            <w:rStyle w:val="Hyperlink"/>
          </w:rPr>
          <w:t>Supporting information</w:t>
        </w:r>
        <w:r w:rsidR="00463363" w:rsidRPr="007B456C">
          <w:rPr>
            <w:rStyle w:val="Hyperlink"/>
            <w:b/>
            <w:vanish/>
          </w:rPr>
          <w:t>}}{{LNK: #SI}}</w:t>
        </w:r>
      </w:hyperlink>
      <w:r w:rsidR="00463363">
        <w:t xml:space="preserve"> </w:t>
      </w:r>
      <w:r w:rsidR="004A7B3A">
        <w:t xml:space="preserve">provides basic </w:t>
      </w:r>
      <w:r w:rsidR="004A7B3A" w:rsidRPr="004A7B3A">
        <w:t>PeerReviewPrompt</w:t>
      </w:r>
      <w:r w:rsidR="004A7B3A">
        <w:t xml:space="preserve"> </w:t>
      </w:r>
      <w:hyperlink w:anchor="Demo_Usage_Protocol" w:history="1">
        <w:r w:rsidR="004A7B3A" w:rsidRPr="007B456C">
          <w:rPr>
            <w:rStyle w:val="Hyperlink"/>
            <w:b/>
            <w:vanish/>
          </w:rPr>
          <w:t>{{</w:t>
        </w:r>
        <w:r w:rsidR="004A7B3A" w:rsidRPr="007B456C">
          <w:rPr>
            <w:rStyle w:val="Hyperlink"/>
          </w:rPr>
          <w:t>usage protocol</w:t>
        </w:r>
        <w:r w:rsidR="004A7B3A" w:rsidRPr="007B456C">
          <w:rPr>
            <w:rStyle w:val="Hyperlink"/>
            <w:b/>
            <w:vanish/>
          </w:rPr>
          <w:t>}}{{LNK: #Demo_Usage_Protocol}}</w:t>
        </w:r>
      </w:hyperlink>
      <w:r w:rsidR="004A7B3A">
        <w:rPr>
          <w:vanish/>
        </w:rPr>
        <w:t xml:space="preserve"> and</w:t>
      </w:r>
      <w:r w:rsidR="004A7B3A">
        <w:t xml:space="preserve"> </w:t>
      </w:r>
      <w:r w:rsidR="00463363">
        <w:t xml:space="preserve">links to </w:t>
      </w:r>
      <w:hyperlink w:anchor="Demo_Analyses" w:history="1">
        <w:r w:rsidR="0049596B" w:rsidRPr="007B456C">
          <w:rPr>
            <w:rStyle w:val="Hyperlink"/>
            <w:b/>
            <w:vanish/>
          </w:rPr>
          <w:t>{{</w:t>
        </w:r>
        <w:r w:rsidR="0049596B" w:rsidRPr="007B456C">
          <w:rPr>
            <w:rStyle w:val="Hyperlink"/>
          </w:rPr>
          <w:t>demonstration analyses</w:t>
        </w:r>
        <w:r w:rsidR="0049596B" w:rsidRPr="007B456C">
          <w:rPr>
            <w:rStyle w:val="Hyperlink"/>
            <w:b/>
            <w:vanish/>
          </w:rPr>
          <w:t>}}{{LNK: #Demo_Analyses}}</w:t>
        </w:r>
      </w:hyperlink>
      <w:r w:rsidR="004A7B3A">
        <w:rPr>
          <w:vanish/>
        </w:rPr>
        <w:t>,</w:t>
      </w:r>
      <w:r w:rsidR="0049596B">
        <w:t xml:space="preserve"> </w:t>
      </w:r>
      <w:r w:rsidR="004A7B3A">
        <w:t xml:space="preserve">and </w:t>
      </w:r>
      <w:r w:rsidR="00463363">
        <w:t xml:space="preserve">shared </w:t>
      </w:r>
      <w:hyperlink w:anchor="AI_Chats" w:history="1">
        <w:r w:rsidR="0049596B" w:rsidRPr="007B456C">
          <w:rPr>
            <w:rStyle w:val="Hyperlink"/>
            <w:b/>
            <w:vanish/>
          </w:rPr>
          <w:t>{{</w:t>
        </w:r>
        <w:r w:rsidR="00463363" w:rsidRPr="007B456C">
          <w:rPr>
            <w:rStyle w:val="Hyperlink"/>
          </w:rPr>
          <w:t>demonstration</w:t>
        </w:r>
        <w:r w:rsidR="004A7B3A" w:rsidRPr="007B456C">
          <w:rPr>
            <w:rStyle w:val="Hyperlink"/>
          </w:rPr>
          <w:t xml:space="preserve"> AI chats</w:t>
        </w:r>
        <w:r w:rsidR="004A7B3A" w:rsidRPr="007B456C">
          <w:rPr>
            <w:rStyle w:val="Hyperlink"/>
            <w:b/>
            <w:vanish/>
          </w:rPr>
          <w:t>}}{{</w:t>
        </w:r>
        <w:r w:rsidR="001177B9" w:rsidRPr="007B456C">
          <w:rPr>
            <w:rStyle w:val="Hyperlink"/>
            <w:b/>
            <w:vanish/>
          </w:rPr>
          <w:t>LN</w:t>
        </w:r>
        <w:r w:rsidR="004A7B3A" w:rsidRPr="007B456C">
          <w:rPr>
            <w:rStyle w:val="Hyperlink"/>
            <w:b/>
            <w:vanish/>
          </w:rPr>
          <w:t>K: #AI_Chats}}</w:t>
        </w:r>
      </w:hyperlink>
      <w:r w:rsidR="004A7B3A">
        <w:t>.</w:t>
      </w:r>
    </w:p>
    <w:p w:rsidR="00463363" w:rsidRDefault="007B456C" w:rsidP="00463363">
      <w:pPr>
        <w:pStyle w:val="ListBullet"/>
      </w:pPr>
      <w:hyperlink w:anchor="Prompt_Files" w:history="1">
        <w:r w:rsidR="004A7B3A" w:rsidRPr="007B456C">
          <w:rPr>
            <w:rStyle w:val="Hyperlink"/>
            <w:b/>
            <w:vanish/>
          </w:rPr>
          <w:t>{{</w:t>
        </w:r>
        <w:r w:rsidR="004A7B3A" w:rsidRPr="007B456C">
          <w:rPr>
            <w:rStyle w:val="Hyperlink"/>
          </w:rPr>
          <w:t>Markdown-formatted prompt files</w:t>
        </w:r>
        <w:r w:rsidR="004A7B3A" w:rsidRPr="007B456C">
          <w:rPr>
            <w:rStyle w:val="Hyperlink"/>
            <w:b/>
            <w:vanish/>
          </w:rPr>
          <w:t>}}{{LNK: #Prompt_Files}}</w:t>
        </w:r>
      </w:hyperlink>
      <w:r w:rsidR="004A7B3A">
        <w:t xml:space="preserve"> for direct use with LLMs are included as PDF attachments and also shared via an OSF repository.</w:t>
      </w:r>
    </w:p>
    <w:p w:rsidR="004A7B3A" w:rsidRPr="005A0069" w:rsidRDefault="004A7B3A" w:rsidP="00463363">
      <w:pPr>
        <w:pStyle w:val="ListBullet"/>
      </w:pPr>
      <w:r>
        <w:t xml:space="preserve">Appendixes include the full text of the </w:t>
      </w:r>
      <w:hyperlink w:anchor="PeerReviewPrompt" w:history="1">
        <w:r w:rsidRPr="007B456C">
          <w:rPr>
            <w:rStyle w:val="Hyperlink"/>
            <w:b/>
            <w:vanish/>
          </w:rPr>
          <w:t>{{</w:t>
        </w:r>
        <w:r w:rsidRPr="007B456C">
          <w:rPr>
            <w:rStyle w:val="Hyperlink"/>
          </w:rPr>
          <w:t>PeerReviewPrompt</w:t>
        </w:r>
        <w:r w:rsidRPr="007B456C">
          <w:rPr>
            <w:rStyle w:val="Hyperlink"/>
            <w:b/>
            <w:vanish/>
          </w:rPr>
          <w:t>}}{{LNK: #PeerReviewPrompt}}</w:t>
        </w:r>
      </w:hyperlink>
      <w:r>
        <w:t xml:space="preserve">, demonstration analyses of the </w:t>
      </w:r>
      <w:hyperlink w:anchor="Test_Paper" w:history="1">
        <w:r w:rsidRPr="007B456C">
          <w:rPr>
            <w:rStyle w:val="Hyperlink"/>
            <w:b/>
            <w:vanish/>
          </w:rPr>
          <w:t>{{</w:t>
        </w:r>
        <w:r w:rsidRPr="007B456C">
          <w:rPr>
            <w:rStyle w:val="Hyperlink"/>
            <w:i/>
          </w:rPr>
          <w:t>test paper</w:t>
        </w:r>
        <w:r w:rsidRPr="007B456C">
          <w:rPr>
            <w:rStyle w:val="Hyperlink"/>
            <w:b/>
            <w:vanish/>
          </w:rPr>
          <w:t>}}{{</w:t>
        </w:r>
        <w:r w:rsidR="001177B9" w:rsidRPr="007B456C">
          <w:rPr>
            <w:rStyle w:val="Hyperlink"/>
            <w:b/>
            <w:vanish/>
          </w:rPr>
          <w:t>LN</w:t>
        </w:r>
        <w:r w:rsidRPr="007B456C">
          <w:rPr>
            <w:rStyle w:val="Hyperlink"/>
            <w:b/>
            <w:vanish/>
          </w:rPr>
          <w:t>K: #Test_Paper}}</w:t>
        </w:r>
      </w:hyperlink>
      <w:r>
        <w:t xml:space="preserve"> (</w:t>
      </w:r>
      <w:hyperlink w:anchor="Gemini_Analysis" w:history="1">
        <w:r w:rsidRPr="007B456C">
          <w:rPr>
            <w:rStyle w:val="Hyperlink"/>
            <w:b/>
            <w:vanish/>
          </w:rPr>
          <w:t>{{</w:t>
        </w:r>
        <w:r w:rsidRPr="007B456C">
          <w:rPr>
            <w:rStyle w:val="Hyperlink"/>
          </w:rPr>
          <w:t>Gemini</w:t>
        </w:r>
        <w:r w:rsidRPr="007B456C">
          <w:rPr>
            <w:rStyle w:val="Hyperlink"/>
            <w:b/>
            <w:vanish/>
          </w:rPr>
          <w:t>}}{{</w:t>
        </w:r>
        <w:r w:rsidR="001177B9" w:rsidRPr="007B456C">
          <w:rPr>
            <w:rStyle w:val="Hyperlink"/>
            <w:b/>
            <w:vanish/>
          </w:rPr>
          <w:t>LN</w:t>
        </w:r>
        <w:r w:rsidRPr="007B456C">
          <w:rPr>
            <w:rStyle w:val="Hyperlink"/>
            <w:b/>
            <w:vanish/>
          </w:rPr>
          <w:t>K: #Gemini_Analysis}}</w:t>
        </w:r>
      </w:hyperlink>
      <w:r>
        <w:t xml:space="preserve">, </w:t>
      </w:r>
      <w:hyperlink w:anchor="ChatGPT_o3_Analysis" w:history="1">
        <w:r w:rsidRPr="007B456C">
          <w:rPr>
            <w:rStyle w:val="Hyperlink"/>
            <w:b/>
            <w:vanish/>
          </w:rPr>
          <w:t>{{</w:t>
        </w:r>
        <w:r w:rsidRPr="007B456C">
          <w:rPr>
            <w:rStyle w:val="Hyperlink"/>
          </w:rPr>
          <w:t>ChatGPT</w:t>
        </w:r>
        <w:r w:rsidRPr="007B456C">
          <w:rPr>
            <w:rStyle w:val="Hyperlink"/>
            <w:b/>
            <w:vanish/>
          </w:rPr>
          <w:t>}}{{LNK: #ChatGPT_o3_Analysis}}</w:t>
        </w:r>
      </w:hyperlink>
      <w:r>
        <w:t xml:space="preserve">, and </w:t>
      </w:r>
      <w:hyperlink w:anchor="Baseline_Analysis" w:history="1">
        <w:r w:rsidRPr="007B456C">
          <w:rPr>
            <w:rStyle w:val="Hyperlink"/>
            <w:b/>
            <w:vanish/>
          </w:rPr>
          <w:t>{{</w:t>
        </w:r>
        <w:r w:rsidRPr="007B456C">
          <w:rPr>
            <w:rStyle w:val="Hyperlink"/>
          </w:rPr>
          <w:t>Gemini - Baseline</w:t>
        </w:r>
        <w:r w:rsidRPr="007B456C">
          <w:rPr>
            <w:rStyle w:val="Hyperlink"/>
            <w:b/>
            <w:vanish/>
          </w:rPr>
          <w:t>}}{{LNK: #Baseline_Analysis}}</w:t>
        </w:r>
      </w:hyperlink>
      <w:r>
        <w:t>)</w:t>
      </w:r>
      <w:r w:rsidR="009C2FBA">
        <w:t xml:space="preserve">, and two sample prompts, supplementing discussions on </w:t>
      </w:r>
      <w:hyperlink w:anchor="Deep_Research_Prompt" w:history="1">
        <w:r w:rsidR="009C2FBA" w:rsidRPr="007B456C">
          <w:rPr>
            <w:rStyle w:val="Hyperlink"/>
            <w:b/>
            <w:vanish/>
          </w:rPr>
          <w:t>{{</w:t>
        </w:r>
        <w:r w:rsidR="009C2FBA" w:rsidRPr="007B456C">
          <w:rPr>
            <w:rStyle w:val="Hyperlink"/>
          </w:rPr>
          <w:t>applied</w:t>
        </w:r>
        <w:r w:rsidR="009C2FBA" w:rsidRPr="007B456C">
          <w:rPr>
            <w:rStyle w:val="Hyperlink"/>
            <w:b/>
            <w:vanish/>
          </w:rPr>
          <w:t>}}{{LNK: #Deep_Research_Prompt}}</w:t>
        </w:r>
      </w:hyperlink>
      <w:r w:rsidR="009C2FBA">
        <w:t xml:space="preserve"> and </w:t>
      </w:r>
      <w:hyperlink w:anchor="Adaptive_Prompt_Engineering" w:history="1">
        <w:r w:rsidR="009C2FBA" w:rsidRPr="007B456C">
          <w:rPr>
            <w:rStyle w:val="Hyperlink"/>
            <w:b/>
            <w:vanish/>
          </w:rPr>
          <w:t>{{</w:t>
        </w:r>
        <w:r w:rsidR="009C2FBA" w:rsidRPr="007B456C">
          <w:rPr>
            <w:rStyle w:val="Hyperlink"/>
          </w:rPr>
          <w:t>methodological</w:t>
        </w:r>
        <w:r w:rsidR="009C2FBA" w:rsidRPr="007B456C">
          <w:rPr>
            <w:rStyle w:val="Hyperlink"/>
            <w:b/>
            <w:vanish/>
          </w:rPr>
          <w:t>}}{{</w:t>
        </w:r>
        <w:r w:rsidR="006F5473" w:rsidRPr="007B456C">
          <w:rPr>
            <w:rStyle w:val="Hyperlink"/>
            <w:b/>
            <w:vanish/>
          </w:rPr>
          <w:t>LN</w:t>
        </w:r>
        <w:r w:rsidR="009C2FBA" w:rsidRPr="007B456C">
          <w:rPr>
            <w:rStyle w:val="Hyperlink"/>
            <w:b/>
            <w:vanish/>
          </w:rPr>
          <w:t>K: #Adaptive_Prompt_Engineering}}</w:t>
        </w:r>
      </w:hyperlink>
      <w:r w:rsidR="009C2FBA">
        <w:t xml:space="preserve"> meta-prompting.</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7B456C">
        <w:rPr>
          <w:vanish/>
          <w:lang w:val="pt-BR"/>
        </w:rPr>
        <w:t>{{</w:t>
      </w:r>
      <w:r w:rsidR="00C37864" w:rsidRPr="00533A12">
        <w:rPr>
          <w:lang w:val="pt-BR"/>
        </w:rPr>
        <w:t>Meta-Prompting</w:t>
      </w:r>
      <w:r w:rsidRPr="007B456C">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5575FC">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7B456C">
          <w:rPr>
            <w:rStyle w:val="Hyperlink"/>
          </w:rPr>
          <w:t>78</w:t>
        </w:r>
      </w:hyperlink>
      <w:r w:rsidR="002F3BDA" w:rsidRPr="00EB0717">
        <w:t xml:space="preserve">, </w:t>
      </w:r>
      <w:hyperlink w:anchor="BIB_79" w:history="1">
        <w:r w:rsidR="002F3BDA" w:rsidRPr="007B456C">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7B456C">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7A57F3">
      <w:pPr>
        <w:pStyle w:val="ListNumber"/>
        <w:numPr>
          <w:ilvl w:val="0"/>
          <w:numId w:val="30"/>
        </w:numPr>
        <w:tabs>
          <w:tab w:val="clear" w:pos="360"/>
        </w:tabs>
        <w:ind w:left="540"/>
      </w:pPr>
      <w:bookmarkStart w:id="3" w:name="M2_Linguistic_and_Structural_Refinement"/>
      <w:r w:rsidRPr="007B456C">
        <w:rPr>
          <w:b/>
          <w:vanish/>
        </w:rPr>
        <w:t>{{</w:t>
      </w:r>
      <w:r w:rsidR="00641B3B" w:rsidRPr="00EB0717">
        <w:rPr>
          <w:b/>
        </w:rPr>
        <w:t>Linguistic and Structural Refinement</w:t>
      </w:r>
      <w:r w:rsidRPr="007B456C">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7B456C">
          <w:rPr>
            <w:rStyle w:val="Hyperlink"/>
            <w:b/>
            <w:vanish/>
          </w:rPr>
          <w:t>{{</w:t>
        </w:r>
        <w:r w:rsidR="00641B3B" w:rsidRPr="007B456C">
          <w:rPr>
            <w:rStyle w:val="Hyperlink"/>
          </w:rPr>
          <w:t>2.1.1</w:t>
        </w:r>
        <w:r w:rsidR="00084358" w:rsidRPr="007B456C">
          <w:rPr>
            <w:rStyle w:val="Hyperlink"/>
            <w:b/>
            <w:vanish/>
          </w:rPr>
          <w:t>}}{{LNK: #M2_Language_Focused_Refinement}}</w:t>
        </w:r>
      </w:hyperlink>
      <w:r w:rsidR="00641B3B" w:rsidRPr="00EB0717">
        <w:t xml:space="preserve"> and </w:t>
      </w:r>
      <w:hyperlink w:anchor="M2_Basic_Iterative_Refinement" w:history="1">
        <w:r w:rsidRPr="007B456C">
          <w:rPr>
            <w:rStyle w:val="Hyperlink"/>
            <w:b/>
            <w:vanish/>
          </w:rPr>
          <w:t>{{</w:t>
        </w:r>
        <w:r w:rsidR="00641B3B" w:rsidRPr="007B456C">
          <w:rPr>
            <w:rStyle w:val="Hyperlink"/>
          </w:rPr>
          <w:t>2.1.2</w:t>
        </w:r>
        <w:r w:rsidRPr="007B456C">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A43F89">
      <w:pPr>
        <w:pStyle w:val="ListNumber"/>
        <w:tabs>
          <w:tab w:val="clear" w:pos="360"/>
        </w:tabs>
        <w:ind w:left="540"/>
      </w:pPr>
      <w:bookmarkStart w:id="4" w:name="M2_Semantic_Workflow_Engineering"/>
      <w:r w:rsidRPr="007B456C">
        <w:rPr>
          <w:b/>
          <w:vanish/>
        </w:rPr>
        <w:t>{{</w:t>
      </w:r>
      <w:r w:rsidR="005E4B6B" w:rsidRPr="00EB0717">
        <w:rPr>
          <w:b/>
        </w:rPr>
        <w:t>Semantic and Workflow Engineering</w:t>
      </w:r>
      <w:r w:rsidRPr="007B456C">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7B456C">
          <w:rPr>
            <w:rStyle w:val="Hyperlink"/>
            <w:b/>
            <w:vanish/>
          </w:rPr>
          <w:t>{{</w:t>
        </w:r>
        <w:r w:rsidR="005E4B6B" w:rsidRPr="007B456C">
          <w:rPr>
            <w:rStyle w:val="Hyperlink"/>
          </w:rPr>
          <w:t>2.1.4</w:t>
        </w:r>
        <w:r w:rsidRPr="007B456C">
          <w:rPr>
            <w:rStyle w:val="Hyperlink"/>
            <w:b/>
            <w:vanish/>
          </w:rPr>
          <w:t>}}{{LNK: #M2_Workflow_Generation_ICL}}</w:t>
        </w:r>
      </w:hyperlink>
      <w:r w:rsidR="005E4B6B" w:rsidRPr="00EB0717">
        <w:t xml:space="preserve"> and </w:t>
      </w:r>
      <w:hyperlink w:anchor="M2_Complex_Prompts" w:history="1">
        <w:r w:rsidRPr="007B456C">
          <w:rPr>
            <w:rStyle w:val="Hyperlink"/>
            <w:b/>
            <w:vanish/>
          </w:rPr>
          <w:t>{{</w:t>
        </w:r>
        <w:r w:rsidR="005E4B6B" w:rsidRPr="007B456C">
          <w:rPr>
            <w:rStyle w:val="Hyperlink"/>
          </w:rPr>
          <w:t>2.1.5</w:t>
        </w:r>
        <w:r w:rsidRPr="007B456C">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7B456C">
          <w:rPr>
            <w:rStyle w:val="Hyperlink"/>
            <w:b/>
            <w:vanish/>
          </w:rPr>
          <w:t>{{</w:t>
        </w:r>
        <w:r w:rsidRPr="007B456C">
          <w:rPr>
            <w:rStyle w:val="Hyperlink"/>
          </w:rPr>
          <w:t>Group 1</w:t>
        </w:r>
        <w:r w:rsidR="00936BB0" w:rsidRPr="007B456C">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7B456C">
          <w:rPr>
            <w:rStyle w:val="Hyperlink"/>
            <w:b/>
            <w:vanish/>
          </w:rPr>
          <w:t>{{</w:t>
        </w:r>
        <w:r w:rsidRPr="007B456C">
          <w:rPr>
            <w:rStyle w:val="Hyperlink"/>
          </w:rPr>
          <w:t>Group 2</w:t>
        </w:r>
        <w:r w:rsidR="00936BB0" w:rsidRPr="007B456C">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7B456C">
        <w:rPr>
          <w:vanish/>
          <w:szCs w:val="22"/>
        </w:rPr>
        <w:lastRenderedPageBreak/>
        <w:t>{{</w:t>
      </w:r>
      <w:r w:rsidR="00641B3B" w:rsidRPr="00EB0717">
        <w:rPr>
          <w:szCs w:val="22"/>
        </w:rPr>
        <w:t>Language-Focused Refinement</w:t>
      </w:r>
      <w:r w:rsidRPr="007B456C">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7B456C">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7B456C">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7B456C">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A43F89">
      <w:pPr>
        <w:pStyle w:val="ListNumberBold"/>
        <w:tabs>
          <w:tab w:val="clear" w:pos="360"/>
          <w:tab w:val="num" w:pos="540"/>
        </w:tabs>
        <w:ind w:left="540"/>
      </w:pPr>
      <w:bookmarkStart w:id="7" w:name="M2_Basic_Refinement_Concise"/>
      <w:r w:rsidRPr="007B456C">
        <w:rPr>
          <w:vanish/>
        </w:rPr>
        <w:t>{{</w:t>
      </w:r>
      <w:r w:rsidR="00B24E7A" w:rsidRPr="00EB0717">
        <w:t xml:space="preserve">Concise - </w:t>
      </w:r>
      <w:r w:rsidR="00641B3B" w:rsidRPr="00EB0717">
        <w:t>Relying on Conversational Context</w:t>
      </w:r>
      <w:r w:rsidRPr="007B456C">
        <w:rPr>
          <w:vanish/>
        </w:rPr>
        <w:t>}}{{BMK: #M2_</w:t>
      </w:r>
      <w:r w:rsidRPr="007B456C">
        <w:rPr>
          <w:vanish/>
          <w:szCs w:val="22"/>
        </w:rPr>
        <w:t>Basic_Refinement</w:t>
      </w:r>
      <w:r w:rsidRPr="007B456C">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A43F89">
      <w:pPr>
        <w:pStyle w:val="ListNumberBold"/>
        <w:tabs>
          <w:tab w:val="clear" w:pos="360"/>
          <w:tab w:val="num" w:pos="540"/>
        </w:tabs>
        <w:ind w:left="540"/>
      </w:pPr>
      <w:bookmarkStart w:id="8" w:name="M2_Basic_Refinement_Verbose"/>
      <w:r w:rsidRPr="007B456C">
        <w:rPr>
          <w:vanish/>
        </w:rPr>
        <w:t>{{</w:t>
      </w:r>
      <w:r w:rsidR="00B24E7A" w:rsidRPr="00EB0717">
        <w:t>Verbose - Explicitly Providing Context</w:t>
      </w:r>
      <w:r w:rsidRPr="007B456C">
        <w:rPr>
          <w:vanish/>
        </w:rPr>
        <w:t>}}{{BMK: #M2_</w:t>
      </w:r>
      <w:r w:rsidRPr="007B456C">
        <w:rPr>
          <w:vanish/>
          <w:szCs w:val="22"/>
        </w:rPr>
        <w:t>Basic_Refinement</w:t>
      </w:r>
      <w:r w:rsidRPr="007B456C">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lastRenderedPageBreak/>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7B456C">
        <w:rPr>
          <w:vanish/>
          <w:lang w:val="pt-BR"/>
        </w:rPr>
        <w:t>{{</w:t>
      </w:r>
      <w:r w:rsidR="001F339B" w:rsidRPr="00533A12">
        <w:rPr>
          <w:lang w:val="pt-BR"/>
        </w:rPr>
        <w:t>Meta-</w:t>
      </w:r>
      <w:r w:rsidR="002D5DB3" w:rsidRPr="00533A12">
        <w:rPr>
          <w:lang w:val="pt-BR"/>
        </w:rPr>
        <w:t>Meta-Prompting</w:t>
      </w:r>
      <w:r w:rsidRPr="007B456C">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7B456C">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7B456C">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7B456C">
          <w:rPr>
            <w:rStyle w:val="Hyperlink"/>
            <w:b/>
            <w:vanish/>
          </w:rPr>
          <w:t>{{</w:t>
        </w:r>
        <w:r w:rsidRPr="007B456C">
          <w:rPr>
            <w:rStyle w:val="Hyperlink"/>
          </w:rPr>
          <w:t>Group 1</w:t>
        </w:r>
        <w:r w:rsidR="003F3266" w:rsidRPr="007B456C">
          <w:rPr>
            <w:rStyle w:val="Hyperlink"/>
            <w:b/>
            <w:vanish/>
          </w:rPr>
          <w:t>}}{{</w:t>
        </w:r>
        <w:r w:rsidR="007175F3" w:rsidRPr="007B456C">
          <w:rPr>
            <w:rStyle w:val="Hyperlink"/>
            <w:b/>
            <w:vanish/>
          </w:rPr>
          <w:t>LN</w:t>
        </w:r>
        <w:r w:rsidR="003F3266" w:rsidRPr="007B456C">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7B456C">
          <w:rPr>
            <w:rStyle w:val="Hyperlink"/>
            <w:b/>
            <w:vanish/>
          </w:rPr>
          <w:t>{{</w:t>
        </w:r>
        <w:r w:rsidRPr="007B456C">
          <w:rPr>
            <w:rStyle w:val="Hyperlink"/>
          </w:rPr>
          <w:t>Group 2</w:t>
        </w:r>
        <w:r w:rsidR="003F3266" w:rsidRPr="007B456C">
          <w:rPr>
            <w:rStyle w:val="Hyperlink"/>
            <w:b/>
            <w:vanish/>
          </w:rPr>
          <w:t>}}{{</w:t>
        </w:r>
        <w:r w:rsidR="007175F3" w:rsidRPr="007B456C">
          <w:rPr>
            <w:rStyle w:val="Hyperlink"/>
            <w:b/>
            <w:vanish/>
          </w:rPr>
          <w:t>LN</w:t>
        </w:r>
        <w:r w:rsidR="003F3266" w:rsidRPr="007B456C">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7B456C">
          <w:rPr>
            <w:rStyle w:val="Hyperlink"/>
            <w:b/>
            <w:vanish/>
          </w:rPr>
          <w:t>{{</w:t>
        </w:r>
        <w:r w:rsidRPr="007B456C">
          <w:rPr>
            <w:rStyle w:val="Hyperlink"/>
          </w:rPr>
          <w:t>DetailedMetaPrompt.md</w:t>
        </w:r>
        <w:r w:rsidR="005D1360" w:rsidRPr="007B456C">
          <w:rPr>
            <w:rStyle w:val="Hyperlink"/>
            <w:b/>
            <w:vanish/>
          </w:rPr>
          <w:t>}}{{LNK: #DetailedMetaPrompt}}</w:t>
        </w:r>
      </w:hyperlink>
      <w:r w:rsidRPr="00EB0717">
        <w:t xml:space="preserve"> provided in the </w:t>
      </w:r>
      <w:hyperlink w:anchor="SI" w:history="1">
        <w:r w:rsidRPr="007B456C">
          <w:rPr>
            <w:rStyle w:val="Hyperlink"/>
            <w:b/>
            <w:vanish/>
          </w:rPr>
          <w:t>{{</w:t>
        </w:r>
        <w:r w:rsidRPr="007B456C">
          <w:rPr>
            <w:rStyle w:val="Hyperlink"/>
          </w:rPr>
          <w:t>Supporting Information</w:t>
        </w:r>
        <w:r w:rsidRPr="007B456C">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7B456C">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7B456C">
          <w:rPr>
            <w:rStyle w:val="Hyperlink"/>
            <w:b/>
            <w:i/>
            <w:vanish/>
          </w:rPr>
          <w:t>{{</w:t>
        </w:r>
        <w:r w:rsidR="00ED68BB" w:rsidRPr="007B456C">
          <w:rPr>
            <w:rStyle w:val="Hyperlink"/>
            <w:i/>
          </w:rPr>
          <w:t>PeerReviewPrompt</w:t>
        </w:r>
        <w:r w:rsidR="00ED68BB" w:rsidRPr="007B456C">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7B456C">
        <w:rPr>
          <w:vanish/>
        </w:rPr>
        <w:t>{{</w:t>
      </w:r>
      <w:r w:rsidR="00432020" w:rsidRPr="00EB0717">
        <w:t>Workflow Generation and ICL-Based Techniques</w:t>
      </w:r>
      <w:r w:rsidRPr="007B456C">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7A57F3">
      <w:pPr>
        <w:pStyle w:val="ListNumberBold"/>
        <w:numPr>
          <w:ilvl w:val="0"/>
          <w:numId w:val="32"/>
        </w:numPr>
        <w:tabs>
          <w:tab w:val="clear" w:pos="360"/>
          <w:tab w:val="num" w:pos="540"/>
        </w:tabs>
        <w:ind w:left="540"/>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lastRenderedPageBreak/>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7B456C">
          <w:rPr>
            <w:rStyle w:val="Hyperlink"/>
            <w:b/>
            <w:vanish/>
          </w:rPr>
          <w:t>{{</w:t>
        </w:r>
        <w:r w:rsidRPr="007B456C">
          <w:rPr>
            <w:rStyle w:val="Hyperlink"/>
          </w:rPr>
          <w:t>Section 2.1.2</w:t>
        </w:r>
        <w:r w:rsidR="00252374" w:rsidRPr="007B456C">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7B456C">
          <w:rPr>
            <w:rStyle w:val="Hyperlink"/>
          </w:rPr>
          <w:t>84</w:t>
        </w:r>
      </w:hyperlink>
      <w:r w:rsidR="002F3BDA" w:rsidRPr="00EB0717">
        <w:t>]</w:t>
      </w:r>
      <w:r w:rsidRPr="00EB0717">
        <w:fldChar w:fldCharType="end"/>
      </w:r>
      <w:r w:rsidRPr="00EB0717">
        <w:t>.</w:t>
      </w:r>
    </w:p>
    <w:p w:rsidR="00432020" w:rsidRPr="00EB0717" w:rsidRDefault="00432020" w:rsidP="00A43F89">
      <w:pPr>
        <w:pStyle w:val="ListNumberBold"/>
        <w:keepNext/>
        <w:tabs>
          <w:tab w:val="clear" w:pos="360"/>
          <w:tab w:val="num" w:pos="540"/>
        </w:tabs>
        <w:ind w:left="540"/>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7B456C">
          <w:rPr>
            <w:rStyle w:val="Hyperlink"/>
            <w:b/>
            <w:vanish/>
          </w:rPr>
          <w:t>{{</w:t>
        </w:r>
        <w:r w:rsidRPr="007B456C">
          <w:rPr>
            <w:rStyle w:val="Hyperlink"/>
          </w:rPr>
          <w:t>Strategy 2</w:t>
        </w:r>
        <w:r w:rsidR="00252374" w:rsidRPr="007B456C">
          <w:rPr>
            <w:rStyle w:val="Hyperlink"/>
            <w:b/>
            <w:vanish/>
          </w:rPr>
          <w:t>}}{{</w:t>
        </w:r>
        <w:r w:rsidR="00E87A6C" w:rsidRPr="007B456C">
          <w:rPr>
            <w:rStyle w:val="Hyperlink"/>
            <w:b/>
            <w:vanish/>
          </w:rPr>
          <w:t>LN</w:t>
        </w:r>
        <w:r w:rsidR="00252374" w:rsidRPr="007B456C">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7B456C">
          <w:rPr>
            <w:rStyle w:val="Hyperlink"/>
            <w:b/>
            <w:vanish/>
          </w:rPr>
          <w:t>{{</w:t>
        </w:r>
        <w:r w:rsidR="00252374" w:rsidRPr="007B456C">
          <w:rPr>
            <w:rStyle w:val="Hyperlink"/>
          </w:rPr>
          <w:t>Section 2.1.2</w:t>
        </w:r>
        <w:r w:rsidR="00252374" w:rsidRPr="007B456C">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7B456C">
          <w:rPr>
            <w:rStyle w:val="Hyperlink"/>
            <w:b/>
            <w:vanish/>
          </w:rPr>
          <w:t>{{</w:t>
        </w:r>
        <w:r w:rsidRPr="007B456C">
          <w:rPr>
            <w:rStyle w:val="Hyperlink"/>
          </w:rPr>
          <w:t>Strategy 1</w:t>
        </w:r>
        <w:r w:rsidR="00252374" w:rsidRPr="007B456C">
          <w:rPr>
            <w:rStyle w:val="Hyperlink"/>
            <w:b/>
            <w:vanish/>
          </w:rPr>
          <w:t>}}{{</w:t>
        </w:r>
        <w:r w:rsidR="00E87A6C" w:rsidRPr="007B456C">
          <w:rPr>
            <w:rStyle w:val="Hyperlink"/>
            <w:b/>
            <w:vanish/>
          </w:rPr>
          <w:t>LN</w:t>
        </w:r>
        <w:r w:rsidR="00252374" w:rsidRPr="007B456C">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7B456C">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A43F89">
      <w:pPr>
        <w:pStyle w:val="ListNumberBold"/>
        <w:keepNext/>
        <w:tabs>
          <w:tab w:val="clear" w:pos="360"/>
          <w:tab w:val="num" w:pos="540"/>
        </w:tabs>
        <w:ind w:left="540"/>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7B456C">
          <w:rPr>
            <w:rStyle w:val="Hyperlink"/>
            <w:b/>
            <w:i/>
            <w:vanish/>
          </w:rPr>
          <w:t>{{</w:t>
        </w:r>
        <w:r w:rsidRPr="007B456C">
          <w:rPr>
            <w:rStyle w:val="Hyperlink"/>
            <w:i/>
          </w:rPr>
          <w:t>PeerReviewPrompt</w:t>
        </w:r>
        <w:r w:rsidRPr="007B456C">
          <w:rPr>
            <w:rStyle w:val="Hyperlink"/>
            <w:b/>
            <w:i/>
            <w:vanish/>
          </w:rPr>
          <w:t>}}{{LNK: #PeerReviewPrompt}}</w:t>
        </w:r>
      </w:hyperlink>
      <w:r w:rsidRPr="00EB0717">
        <w:t xml:space="preserve"> (specifically its </w:t>
      </w:r>
      <w:hyperlink w:anchor="IV_Specific_Analysis_Instructions" w:history="1">
        <w:r w:rsidRPr="007B456C">
          <w:rPr>
            <w:rStyle w:val="Hyperlink"/>
            <w:b/>
            <w:vanish/>
          </w:rPr>
          <w:t>{{</w:t>
        </w:r>
        <w:r w:rsidRPr="007B456C">
          <w:rPr>
            <w:rStyle w:val="Hyperlink"/>
          </w:rPr>
          <w:t>Section IV</w:t>
        </w:r>
        <w:r w:rsidRPr="007B456C">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7B456C">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7B456C">
        <w:rPr>
          <w:vanish/>
        </w:rPr>
        <w:t>{{</w:t>
      </w:r>
      <w:r w:rsidR="00F14F8E" w:rsidRPr="00EB0717">
        <w:t>Meta-Prompting for Complex Prompts</w:t>
      </w:r>
      <w:r w:rsidRPr="007B456C">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7B456C">
          <w:rPr>
            <w:rStyle w:val="Hyperlink"/>
            <w:b/>
            <w:i/>
            <w:vanish/>
          </w:rPr>
          <w:t>{{</w:t>
        </w:r>
        <w:r w:rsidRPr="007B456C">
          <w:rPr>
            <w:rStyle w:val="Hyperlink"/>
            <w:i/>
          </w:rPr>
          <w:t>PeerReviewPrompt</w:t>
        </w:r>
        <w:r w:rsidR="009844C1" w:rsidRPr="007B456C">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7B456C">
          <w:rPr>
            <w:rStyle w:val="Hyperlink"/>
          </w:rPr>
          <w:t>86</w:t>
        </w:r>
      </w:hyperlink>
      <w:r w:rsidR="002F3BDA" w:rsidRPr="00EB0717">
        <w:t xml:space="preserve">, </w:t>
      </w:r>
      <w:hyperlink w:anchor="BIB_87" w:history="1">
        <w:r w:rsidR="002F3BDA" w:rsidRPr="007B456C">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lastRenderedPageBreak/>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7B456C">
          <w:rPr>
            <w:rStyle w:val="Hyperlink"/>
            <w:b/>
            <w:vanish/>
          </w:rPr>
          <w:t>{{</w:t>
        </w:r>
        <w:r w:rsidRPr="007B456C">
          <w:rPr>
            <w:rStyle w:val="Hyperlink"/>
          </w:rPr>
          <w:t xml:space="preserve">Section </w:t>
        </w:r>
        <w:r w:rsidR="00480DFC" w:rsidRPr="007B456C">
          <w:rPr>
            <w:rStyle w:val="Hyperlink"/>
          </w:rPr>
          <w:t>IV.D.2.3.F</w:t>
        </w:r>
        <w:r w:rsidR="00480DFC" w:rsidRPr="007B456C">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7B456C">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7B456C">
        <w:rPr>
          <w:vanish/>
        </w:rPr>
        <w:t>{{</w:t>
      </w:r>
      <w:r w:rsidR="00235CAE" w:rsidRPr="00EB0717">
        <w:t>From Concept to Complex Prompt: Exploratory Meta-Prompting</w:t>
      </w:r>
      <w:r w:rsidRPr="007B456C">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7A57F3">
      <w:pPr>
        <w:pStyle w:val="ListNumberBold"/>
        <w:numPr>
          <w:ilvl w:val="0"/>
          <w:numId w:val="89"/>
        </w:numPr>
        <w:tabs>
          <w:tab w:val="clear" w:pos="360"/>
          <w:tab w:val="num" w:pos="540"/>
        </w:tabs>
        <w:ind w:left="540"/>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w:t>
      </w:r>
      <w:r w:rsidRPr="00EB0717">
        <w:lastRenderedPageBreak/>
        <w:t xml:space="preserve">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7B456C">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7B456C">
          <w:rPr>
            <w:rStyle w:val="Hyperlink"/>
            <w:b/>
            <w:vanish/>
          </w:rPr>
          <w:t>{{</w:t>
        </w:r>
        <w:r w:rsidR="00CA1C09" w:rsidRPr="007B456C">
          <w:rPr>
            <w:rStyle w:val="Hyperlink"/>
          </w:rPr>
          <w:t>ap</w:t>
        </w:r>
        <w:r w:rsidR="00CA1C09" w:rsidRPr="007B456C">
          <w:rPr>
            <w:rStyle w:val="Hyperlink"/>
          </w:rPr>
          <w:t>p</w:t>
        </w:r>
        <w:r w:rsidR="00CA1C09" w:rsidRPr="007B456C">
          <w:rPr>
            <w:rStyle w:val="Hyperlink"/>
          </w:rPr>
          <w:t>endix</w:t>
        </w:r>
        <w:r w:rsidR="00E17658" w:rsidRPr="007B456C">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A43F89">
      <w:pPr>
        <w:pStyle w:val="ListNumberBold"/>
        <w:tabs>
          <w:tab w:val="clear" w:pos="360"/>
          <w:tab w:val="num" w:pos="540"/>
        </w:tabs>
        <w:ind w:left="540"/>
      </w:pPr>
      <w:bookmarkStart w:id="13" w:name="AI_Prompt_Engineering"/>
      <w:r w:rsidRPr="007B456C">
        <w:rPr>
          <w:vanish/>
        </w:rPr>
        <w:t>{{</w:t>
      </w:r>
      <w:r w:rsidR="00742730" w:rsidRPr="00EB0717">
        <w:t>AI Prompt Engineering Collaborator</w:t>
      </w:r>
      <w:r w:rsidR="007724B8" w:rsidRPr="00EB0717">
        <w:t>: Focus on Prompt Engineering Methodology</w:t>
      </w:r>
      <w:r w:rsidRPr="007B456C">
        <w:rPr>
          <w:vanish/>
        </w:rPr>
        <w:t>}}{{BMK: #AI_Prompt_Engineering}}</w:t>
      </w:r>
      <w:bookmarkEnd w:id="13"/>
    </w:p>
    <w:p w:rsidR="00B3001D" w:rsidRPr="00EB0717" w:rsidRDefault="00B3001D" w:rsidP="00B3001D">
      <w:pPr>
        <w:pStyle w:val="BodyText"/>
      </w:pPr>
      <w:r w:rsidRPr="00EB0717">
        <w:lastRenderedPageBreak/>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7B456C">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7B456C">
          <w:rPr>
            <w:rStyle w:val="Hyperlink"/>
            <w:b/>
            <w:vanish/>
          </w:rPr>
          <w:t>{{</w:t>
        </w:r>
        <w:r w:rsidR="0087285F" w:rsidRPr="007B456C">
          <w:rPr>
            <w:rStyle w:val="Hyperlink"/>
          </w:rPr>
          <w:t>appendix</w:t>
        </w:r>
        <w:r w:rsidR="0087285F" w:rsidRPr="007B456C">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7B456C">
          <w:rPr>
            <w:rStyle w:val="Hyperlink"/>
            <w:b/>
            <w:vanish/>
          </w:rPr>
          <w:t>{{</w:t>
        </w:r>
        <w:r w:rsidR="00321A49" w:rsidRPr="007B456C">
          <w:rPr>
            <w:rStyle w:val="Hyperlink"/>
          </w:rPr>
          <w:t>Markdown source file</w:t>
        </w:r>
        <w:r w:rsidR="00C57B4B" w:rsidRPr="007B456C">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7B456C">
        <w:rPr>
          <w:vanish/>
        </w:rPr>
        <w:t>{{</w:t>
      </w:r>
      <w:r w:rsidR="000B1CA8" w:rsidRPr="00EB0717">
        <w:t>Prompt Architecture: Hierarchical Modular Analysis Framework</w:t>
      </w:r>
      <w:r w:rsidRPr="007B456C">
        <w:rPr>
          <w:vanish/>
        </w:rPr>
        <w:t>}}{{BMK: #Prompt_Architecture}}</w:t>
      </w:r>
      <w:bookmarkEnd w:id="14"/>
    </w:p>
    <w:p w:rsidR="00F01342" w:rsidRPr="00EB0717" w:rsidRDefault="00FD70B9" w:rsidP="004F5D75">
      <w:pPr>
        <w:pStyle w:val="Heading3-"/>
      </w:pPr>
      <w:bookmarkStart w:id="15" w:name="Prompt_Scope"/>
      <w:r w:rsidRPr="007B456C">
        <w:rPr>
          <w:vanish/>
        </w:rPr>
        <w:t>{{</w:t>
      </w:r>
      <w:r w:rsidR="000B1CA8" w:rsidRPr="00EB0717">
        <w:t>Scope Definition and Development Test Case</w:t>
      </w:r>
      <w:r w:rsidRPr="007B456C">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7B456C">
          <w:rPr>
            <w:rStyle w:val="Hyperlink"/>
            <w:b/>
            <w:vanish/>
          </w:rPr>
          <w:t>{{</w:t>
        </w:r>
        <w:r w:rsidR="00CA6005" w:rsidRPr="007B456C">
          <w:rPr>
            <w:rStyle w:val="Hyperlink"/>
          </w:rPr>
          <w:t>SI</w:t>
        </w:r>
        <w:r w:rsidR="00CA6005" w:rsidRPr="007B456C">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7B456C">
        <w:rPr>
          <w:vanish/>
        </w:rPr>
        <w:t>{{</w:t>
      </w:r>
      <w:r w:rsidR="000B1CA8" w:rsidRPr="00EB0717">
        <w:t>Persistent Workflow Prompting (PWP)</w:t>
      </w:r>
      <w:r w:rsidRPr="007B456C">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7B456C">
          <w:rPr>
            <w:rStyle w:val="Hyperlink"/>
            <w:b/>
            <w:vanish/>
          </w:rPr>
          <w:t>{{</w:t>
        </w:r>
        <w:r w:rsidRPr="007B456C">
          <w:rPr>
            <w:rStyle w:val="Hyperlink"/>
          </w:rPr>
          <w:t>Section II</w:t>
        </w:r>
        <w:r w:rsidR="00ED2145" w:rsidRPr="007B456C">
          <w:rPr>
            <w:rStyle w:val="Hyperlink"/>
            <w:b/>
            <w:vanish/>
          </w:rPr>
          <w:t>}}{{LNK: #II_Persona_Expert_Critical_Reviewer}}</w:t>
        </w:r>
      </w:hyperlink>
      <w:r w:rsidRPr="00EB0717">
        <w:t xml:space="preserve"> of the prompt), Context (</w:t>
      </w:r>
      <w:hyperlink w:anchor="III_Contex" w:history="1">
        <w:r w:rsidR="00ED2145" w:rsidRPr="007B456C">
          <w:rPr>
            <w:rStyle w:val="Hyperlink"/>
            <w:b/>
            <w:vanish/>
          </w:rPr>
          <w:t>{{</w:t>
        </w:r>
        <w:r w:rsidRPr="007B456C">
          <w:rPr>
            <w:rStyle w:val="Hyperlink"/>
          </w:rPr>
          <w:t>Section III</w:t>
        </w:r>
        <w:r w:rsidR="00ED2145" w:rsidRPr="007B456C">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7B456C">
          <w:rPr>
            <w:rStyle w:val="Hyperlink"/>
            <w:b/>
            <w:vanish/>
          </w:rPr>
          <w:t>{{</w:t>
        </w:r>
        <w:r w:rsidRPr="007B456C">
          <w:rPr>
            <w:rStyle w:val="Hyperlink"/>
          </w:rPr>
          <w:t>Section IV. Specific Analysis Instructions</w:t>
        </w:r>
        <w:r w:rsidR="00895E56" w:rsidRPr="007B456C">
          <w:rPr>
            <w:rStyle w:val="Hyperlink"/>
            <w:b/>
            <w:vanish/>
          </w:rPr>
          <w:t>}}{{</w:t>
        </w:r>
        <w:r w:rsidR="005B4E4C" w:rsidRPr="007B456C">
          <w:rPr>
            <w:rStyle w:val="Hyperlink"/>
            <w:b/>
            <w:vanish/>
          </w:rPr>
          <w:t>LN</w:t>
        </w:r>
        <w:r w:rsidR="00895E56" w:rsidRPr="007B456C">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7B456C">
          <w:rPr>
            <w:rStyle w:val="Hyperlink"/>
            <w:b/>
            <w:vanish/>
          </w:rPr>
          <w:t>{{</w:t>
        </w:r>
        <w:r w:rsidRPr="007B456C">
          <w:rPr>
            <w:rStyle w:val="Hyperlink"/>
          </w:rPr>
          <w:t>III</w:t>
        </w:r>
        <w:r w:rsidR="00356BD5" w:rsidRPr="007B456C">
          <w:rPr>
            <w:rStyle w:val="Hyperlink"/>
            <w:b/>
            <w:vanish/>
          </w:rPr>
          <w:t>}}{{LNK: #III_Contex}}</w:t>
        </w:r>
      </w:hyperlink>
      <w:r w:rsidRPr="00EB0717">
        <w:t xml:space="preserve"> and </w:t>
      </w:r>
      <w:hyperlink w:anchor="V_Final_Instructions_for_Interaction" w:history="1">
        <w:r w:rsidR="00356BD5" w:rsidRPr="007B456C">
          <w:rPr>
            <w:rStyle w:val="Hyperlink"/>
            <w:b/>
            <w:vanish/>
          </w:rPr>
          <w:t>{{</w:t>
        </w:r>
        <w:r w:rsidRPr="007B456C">
          <w:rPr>
            <w:rStyle w:val="Hyperlink"/>
          </w:rPr>
          <w:t>V</w:t>
        </w:r>
        <w:r w:rsidR="00356BD5" w:rsidRPr="007B456C">
          <w:rPr>
            <w:rStyle w:val="Hyperlink"/>
            <w:b/>
            <w:vanish/>
          </w:rPr>
          <w:t>}}{{</w:t>
        </w:r>
        <w:r w:rsidR="005B4E4C" w:rsidRPr="007B456C">
          <w:rPr>
            <w:rStyle w:val="Hyperlink"/>
            <w:b/>
            <w:vanish/>
          </w:rPr>
          <w:t>LN</w:t>
        </w:r>
        <w:r w:rsidR="00356BD5" w:rsidRPr="007B456C">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xml:space="preserve">") act as triggers, invoking the relevant, detailed workflow(s) stored within the initial prompt's </w:t>
      </w:r>
      <w:r w:rsidRPr="00EB0717">
        <w:lastRenderedPageBreak/>
        <w:t>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7B456C" w:rsidP="000B1CA8">
      <w:pPr>
        <w:pStyle w:val="BodyText"/>
      </w:pPr>
      <w:hyperlink w:anchor="IV_Specific_Analysis_Instructions" w:history="1">
        <w:r w:rsidR="00356BD5" w:rsidRPr="007B456C">
          <w:rPr>
            <w:rStyle w:val="Hyperlink"/>
            <w:b/>
            <w:vanish/>
          </w:rPr>
          <w:t>{{</w:t>
        </w:r>
        <w:r w:rsidR="000B1CA8" w:rsidRPr="007B456C">
          <w:rPr>
            <w:rStyle w:val="Hyperlink"/>
          </w:rPr>
          <w:t>Section IV</w:t>
        </w:r>
        <w:r w:rsidR="00E51B80" w:rsidRPr="007B456C">
          <w:rPr>
            <w:rStyle w:val="Hyperlink"/>
          </w:rPr>
          <w:t>.</w:t>
        </w:r>
        <w:r w:rsidR="000B1CA8" w:rsidRPr="007B456C">
          <w:rPr>
            <w:rStyle w:val="Hyperlink"/>
          </w:rPr>
          <w:t xml:space="preserve"> Specific Analysis In</w:t>
        </w:r>
        <w:r w:rsidR="00E51B80" w:rsidRPr="007B456C">
          <w:rPr>
            <w:rStyle w:val="Hyperlink"/>
          </w:rPr>
          <w:t>structions (Baseline Framework)</w:t>
        </w:r>
        <w:r w:rsidR="00356BD5" w:rsidRPr="007B456C">
          <w:rPr>
            <w:rStyle w:val="Hyperlink"/>
            <w:b/>
            <w:vanish/>
          </w:rPr>
          <w:t>}}{{</w:t>
        </w:r>
        <w:r w:rsidR="005B4E4C" w:rsidRPr="007B456C">
          <w:rPr>
            <w:rStyle w:val="Hyperlink"/>
            <w:b/>
            <w:vanish/>
          </w:rPr>
          <w:t>LN</w:t>
        </w:r>
        <w:r w:rsidR="00356BD5" w:rsidRPr="007B456C">
          <w:rPr>
            <w:rStyle w:val="Hyperlink"/>
            <w:b/>
            <w:vanish/>
          </w:rPr>
          <w:t>K: #IV_Specific_Analysis_Instructions}}</w:t>
        </w:r>
      </w:hyperlink>
      <w:r w:rsidR="00E51B80" w:rsidRPr="00EB0717">
        <w:t xml:space="preserve"> of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7B456C">
          <w:rPr>
            <w:rStyle w:val="Hyperlink"/>
            <w:b/>
            <w:vanish/>
          </w:rPr>
          <w:t>{{</w:t>
        </w:r>
        <w:r w:rsidRPr="007B456C">
          <w:rPr>
            <w:rStyle w:val="Hyperlink"/>
          </w:rPr>
          <w:t>Section IV.B</w:t>
        </w:r>
        <w:r w:rsidR="00356BD5" w:rsidRPr="007B456C">
          <w:rPr>
            <w:rStyle w:val="Hyperlink"/>
            <w:b/>
            <w:vanish/>
          </w:rPr>
          <w:t>}}{{</w:t>
        </w:r>
        <w:r w:rsidR="005B4E4C" w:rsidRPr="007B456C">
          <w:rPr>
            <w:rStyle w:val="Hyperlink"/>
            <w:b/>
            <w:vanish/>
          </w:rPr>
          <w:t>LN</w:t>
        </w:r>
        <w:r w:rsidR="00356BD5" w:rsidRPr="007B456C">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7B456C">
          <w:rPr>
            <w:rStyle w:val="Hyperlink"/>
            <w:b/>
            <w:vanish/>
          </w:rPr>
          <w:t>{{</w:t>
        </w:r>
        <w:r w:rsidRPr="007B456C">
          <w:rPr>
            <w:rStyle w:val="Hyperlink"/>
          </w:rPr>
          <w:t>Section IV.C</w:t>
        </w:r>
        <w:r w:rsidR="00356BD5" w:rsidRPr="007B456C">
          <w:rPr>
            <w:rStyle w:val="Hyperlink"/>
            <w:b/>
            <w:vanish/>
          </w:rPr>
          <w:t>}}{{</w:t>
        </w:r>
        <w:r w:rsidR="005B4E4C" w:rsidRPr="007B456C">
          <w:rPr>
            <w:rStyle w:val="Hyperlink"/>
            <w:b/>
            <w:vanish/>
          </w:rPr>
          <w:t>LN</w:t>
        </w:r>
        <w:r w:rsidR="00356BD5" w:rsidRPr="007B456C">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7B456C">
          <w:rPr>
            <w:rStyle w:val="Hyperlink"/>
            <w:b/>
            <w:vanish/>
          </w:rPr>
          <w:t>{{</w:t>
        </w:r>
        <w:r w:rsidR="00356BD5" w:rsidRPr="007B456C">
          <w:rPr>
            <w:rStyle w:val="Hyperlink"/>
          </w:rPr>
          <w:t>Section IV.B</w:t>
        </w:r>
        <w:r w:rsidR="00356BD5" w:rsidRPr="007B456C">
          <w:rPr>
            <w:rStyle w:val="Hyperlink"/>
            <w:b/>
            <w:vanish/>
          </w:rPr>
          <w:t>}}{{</w:t>
        </w:r>
        <w:r w:rsidR="005B4E4C" w:rsidRPr="007B456C">
          <w:rPr>
            <w:rStyle w:val="Hyperlink"/>
            <w:b/>
            <w:vanish/>
          </w:rPr>
          <w:t>LN</w:t>
        </w:r>
        <w:r w:rsidR="00356BD5" w:rsidRPr="007B456C">
          <w:rPr>
            <w:rStyle w:val="Hyperlink"/>
            <w:b/>
            <w:vanish/>
          </w:rPr>
          <w:t>K: #IV_B_Identifying_Claimed_Results}}</w:t>
        </w:r>
      </w:hyperlink>
      <w:r w:rsidRPr="00EB0717">
        <w:t xml:space="preserve"> to identify relevant figures, then applying the </w:t>
      </w:r>
      <w:hyperlink w:anchor="IV_C_Analyzing_Figures" w:history="1">
        <w:r w:rsidR="00356BD5" w:rsidRPr="007B456C">
          <w:rPr>
            <w:rStyle w:val="Hyperlink"/>
            <w:b/>
            <w:vanish/>
          </w:rPr>
          <w:t>{{</w:t>
        </w:r>
        <w:r w:rsidR="00356BD5" w:rsidRPr="007B456C">
          <w:rPr>
            <w:rStyle w:val="Hyperlink"/>
          </w:rPr>
          <w:t>Section IV.C</w:t>
        </w:r>
        <w:r w:rsidR="00356BD5" w:rsidRPr="007B456C">
          <w:rPr>
            <w:rStyle w:val="Hyperlink"/>
            <w:b/>
            <w:vanish/>
          </w:rPr>
          <w:t>}}{{</w:t>
        </w:r>
        <w:r w:rsidR="005B4E4C" w:rsidRPr="007B456C">
          <w:rPr>
            <w:rStyle w:val="Hyperlink"/>
            <w:b/>
            <w:vanish/>
          </w:rPr>
          <w:t>LN</w:t>
        </w:r>
        <w:r w:rsidR="00356BD5" w:rsidRPr="007B456C">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7B456C">
          <w:rPr>
            <w:rStyle w:val="Hyperlink"/>
            <w:b/>
            <w:vanish/>
          </w:rPr>
          <w:t>{{</w:t>
        </w:r>
        <w:r w:rsidRPr="007B456C">
          <w:rPr>
            <w:rStyle w:val="Hyperlink"/>
          </w:rPr>
          <w:t>Section IV.D.2</w:t>
        </w:r>
        <w:r w:rsidR="00E06789" w:rsidRPr="007B456C">
          <w:rPr>
            <w:rStyle w:val="Hyperlink"/>
            <w:b/>
            <w:vanish/>
          </w:rPr>
          <w:t>}}{{LNK: #IV_D2_Core_Experimental_Protocol}}</w:t>
        </w:r>
      </w:hyperlink>
      <w:r w:rsidRPr="00EB0717">
        <w:t xml:space="preserve">) involves prerequisite workflows (like those in </w:t>
      </w:r>
      <w:hyperlink w:anchor="IV_D1_General_Protocol_Overview" w:history="1">
        <w:r w:rsidR="00E06789" w:rsidRPr="007B456C">
          <w:rPr>
            <w:rStyle w:val="Hyperlink"/>
            <w:b/>
            <w:vanish/>
          </w:rPr>
          <w:t>{{</w:t>
        </w:r>
        <w:r w:rsidRPr="007B456C">
          <w:rPr>
            <w:rStyle w:val="Hyperlink"/>
          </w:rPr>
          <w:t>IV.D.1</w:t>
        </w:r>
        <w:r w:rsidR="00E06789" w:rsidRPr="007B456C">
          <w:rPr>
            <w:rStyle w:val="Hyperlink"/>
            <w:b/>
            <w:vanish/>
          </w:rPr>
          <w:t>}}{{LNK: #IV_D1_General_Protocol_Overview}}</w:t>
        </w:r>
      </w:hyperlink>
      <w:r w:rsidRPr="00EB0717">
        <w:t xml:space="preserve">, </w:t>
      </w:r>
      <w:hyperlink w:anchor="IV_B_Identifying_Claimed_Results" w:history="1">
        <w:r w:rsidR="003A20FB" w:rsidRPr="007B456C">
          <w:rPr>
            <w:rStyle w:val="Hyperlink"/>
            <w:b/>
            <w:vanish/>
          </w:rPr>
          <w:t>{{</w:t>
        </w:r>
        <w:r w:rsidRPr="007B456C">
          <w:rPr>
            <w:rStyle w:val="Hyperlink"/>
          </w:rPr>
          <w:t>IV.B</w:t>
        </w:r>
        <w:r w:rsidR="003A20FB" w:rsidRPr="007B456C">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7B456C">
          <w:rPr>
            <w:rStyle w:val="Hyperlink"/>
            <w:b/>
            <w:vanish/>
          </w:rPr>
          <w:t>{{</w:t>
        </w:r>
        <w:r w:rsidRPr="007B456C">
          <w:rPr>
            <w:rStyle w:val="Hyperlink"/>
          </w:rPr>
          <w:t>IV.C</w:t>
        </w:r>
        <w:r w:rsidR="003A20FB" w:rsidRPr="007B456C">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7B456C">
          <w:rPr>
            <w:rStyle w:val="Hyperlink"/>
            <w:b/>
            <w:vanish/>
          </w:rPr>
          <w:t>{{</w:t>
        </w:r>
        <w:r w:rsidRPr="007B456C">
          <w:rPr>
            <w:rStyle w:val="Hyperlink"/>
          </w:rPr>
          <w:t>Section IV.A.3</w:t>
        </w:r>
        <w:r w:rsidR="003A20FB" w:rsidRPr="007B456C">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7B456C">
        <w:rPr>
          <w:vanish/>
        </w:rPr>
        <w:t>{{</w:t>
      </w:r>
      <w:r w:rsidR="00181433" w:rsidRPr="00EB0717">
        <w:t>Behavioral Context and Persona Engineering</w:t>
      </w:r>
      <w:r w:rsidRPr="007B456C">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utilizes Persona engineering within its </w:t>
      </w:r>
      <w:hyperlink w:anchor="II_Persona_Expert_Critical_Reviewer" w:history="1">
        <w:r w:rsidR="00E950A2" w:rsidRPr="007B456C">
          <w:rPr>
            <w:rStyle w:val="Hyperlink"/>
            <w:b/>
            <w:vanish/>
          </w:rPr>
          <w:t>{{</w:t>
        </w:r>
        <w:r w:rsidRPr="007B456C">
          <w:rPr>
            <w:rStyle w:val="Hyperlink"/>
          </w:rPr>
          <w:t>Section II. Persona: Expert Critical Reviewer</w:t>
        </w:r>
        <w:r w:rsidR="00E950A2" w:rsidRPr="007B456C">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7B456C">
          <w:rPr>
            <w:rStyle w:val="Hyperlink"/>
            <w:b/>
            <w:vanish/>
          </w:rPr>
          <w:t>{{</w:t>
        </w:r>
        <w:r w:rsidRPr="007B456C">
          <w:rPr>
            <w:rStyle w:val="Hyperlink"/>
          </w:rPr>
          <w:t>Section IV.D.1.2</w:t>
        </w:r>
        <w:r w:rsidRPr="007B456C">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7B456C">
          <w:rPr>
            <w:rStyle w:val="Hyperlink"/>
            <w:b/>
            <w:vanish/>
          </w:rPr>
          <w:t>{{</w:t>
        </w:r>
        <w:r w:rsidR="006209A4" w:rsidRPr="007B456C">
          <w:rPr>
            <w:rStyle w:val="Hyperlink"/>
          </w:rPr>
          <w:t>Section 3.4</w:t>
        </w:r>
        <w:r w:rsidR="006209A4" w:rsidRPr="007B456C">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7B456C">
        <w:rPr>
          <w:vanish/>
        </w:rPr>
        <w:lastRenderedPageBreak/>
        <w:t>{{</w:t>
      </w:r>
      <w:r w:rsidR="000E1F11" w:rsidRPr="00EB0717">
        <w:t>Custom Classification for Guided Information Extraction</w:t>
      </w:r>
      <w:r w:rsidRPr="007B456C">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7B456C">
          <w:rPr>
            <w:rStyle w:val="Hyperlink"/>
            <w:b/>
            <w:vanish/>
          </w:rPr>
          <w:t>{{</w:t>
        </w:r>
        <w:r w:rsidRPr="007B456C">
          <w:rPr>
            <w:rStyle w:val="Hyperlink"/>
          </w:rPr>
          <w:t>Section IV.B.1</w:t>
        </w:r>
        <w:r w:rsidR="007B3915" w:rsidRPr="007B456C">
          <w:rPr>
            <w:rStyle w:val="Hyperlink"/>
            <w:b/>
            <w:bCs/>
            <w:vanish/>
          </w:rPr>
          <w:t>}}{{LNK: #IV_B_1_Main_Claimed_Result}}</w:t>
        </w:r>
      </w:hyperlink>
      <w:r w:rsidRPr="00EB0717">
        <w:t xml:space="preserve"> (titled </w:t>
      </w:r>
      <w:hyperlink w:anchor="IV_B_1_Result_Classification" w:history="1">
        <w:r w:rsidR="000D7DDE" w:rsidRPr="007B456C">
          <w:rPr>
            <w:rStyle w:val="Hyperlink"/>
            <w:b/>
            <w:vanish/>
          </w:rPr>
          <w:t>{{</w:t>
        </w:r>
        <w:r w:rsidRPr="007B456C">
          <w:rPr>
            <w:rStyle w:val="Hyperlink"/>
          </w:rPr>
          <w:t>"Classification of the Main Claimed Result based on targeted unmet need"</w:t>
        </w:r>
        <w:r w:rsidR="000D7DDE" w:rsidRPr="007B456C">
          <w:rPr>
            <w:rStyle w:val="Hyperlink"/>
            <w:b/>
            <w:bCs/>
            <w:vanish/>
          </w:rPr>
          <w:t>}}{{</w:t>
        </w:r>
        <w:r w:rsidR="002E7F85" w:rsidRPr="007B456C">
          <w:rPr>
            <w:rStyle w:val="Hyperlink"/>
            <w:b/>
            <w:bCs/>
            <w:vanish/>
          </w:rPr>
          <w:t>LN</w:t>
        </w:r>
        <w:r w:rsidR="000D7DDE" w:rsidRPr="007B456C">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7B456C">
          <w:rPr>
            <w:rStyle w:val="Hyperlink"/>
            <w:b/>
            <w:vanish/>
          </w:rPr>
          <w:t>{{</w:t>
        </w:r>
        <w:r w:rsidRPr="007B456C">
          <w:rPr>
            <w:rStyle w:val="Hyperlink"/>
          </w:rPr>
          <w:t>Section 2.</w:t>
        </w:r>
        <w:r w:rsidR="0015292C" w:rsidRPr="007B456C">
          <w:rPr>
            <w:rStyle w:val="Hyperlink"/>
          </w:rPr>
          <w:t>3.</w:t>
        </w:r>
        <w:r w:rsidRPr="007B456C">
          <w:rPr>
            <w:rStyle w:val="Hyperlink"/>
          </w:rPr>
          <w:t>3</w:t>
        </w:r>
        <w:r w:rsidR="006E0A34" w:rsidRPr="007B456C">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7B456C">
        <w:rPr>
          <w:vanish/>
        </w:rPr>
        <w:t>{{</w:t>
      </w:r>
      <w:r w:rsidR="00695DDF" w:rsidRPr="00EB0717">
        <w:t>Operational Guidelines and Default Procedures</w:t>
      </w:r>
      <w:r w:rsidRPr="007B456C">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w:t>
      </w:r>
      <w:hyperlink w:anchor="V_Final_Instructions_for_Interaction" w:history="1">
        <w:r w:rsidR="007069ED" w:rsidRPr="007B456C">
          <w:rPr>
            <w:rStyle w:val="Hyperlink"/>
            <w:b/>
            <w:vanish/>
          </w:rPr>
          <w:t>{{</w:t>
        </w:r>
        <w:r w:rsidRPr="007B456C">
          <w:rPr>
            <w:rStyle w:val="Hyperlink"/>
          </w:rPr>
          <w:t>Section V. Final Instructions for Interaction</w:t>
        </w:r>
        <w:r w:rsidR="007069ED" w:rsidRPr="007B456C">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7B456C">
          <w:rPr>
            <w:rStyle w:val="Hyperlink"/>
            <w:b/>
            <w:vanish/>
          </w:rPr>
          <w:t>{{</w:t>
        </w:r>
        <w:r w:rsidR="00DC0094" w:rsidRPr="007B456C">
          <w:rPr>
            <w:rStyle w:val="Hyperlink"/>
          </w:rPr>
          <w:t>Section II</w:t>
        </w:r>
        <w:r w:rsidR="00DC0094" w:rsidRPr="007B456C">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7B456C">
          <w:rPr>
            <w:rStyle w:val="Hyperlink"/>
            <w:b/>
            <w:vanish/>
          </w:rPr>
          <w:t>{{</w:t>
        </w:r>
        <w:r w:rsidRPr="007B456C">
          <w:rPr>
            <w:rStyle w:val="Hyperlink"/>
          </w:rPr>
          <w:t>Section IV.A</w:t>
        </w:r>
        <w:r w:rsidR="007069ED" w:rsidRPr="007B456C">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7B456C">
          <w:rPr>
            <w:rStyle w:val="Hyperlink"/>
            <w:b/>
            <w:vanish/>
          </w:rPr>
          <w:t>{{</w:t>
        </w:r>
        <w:r w:rsidRPr="007B456C">
          <w:rPr>
            <w:rStyle w:val="Hyperlink"/>
          </w:rPr>
          <w:t>Section IV.D</w:t>
        </w:r>
        <w:r w:rsidR="007069ED" w:rsidRPr="007B456C">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7B456C">
          <w:rPr>
            <w:rStyle w:val="Hyperlink"/>
            <w:b/>
            <w:vanish/>
          </w:rPr>
          <w:t>{{</w:t>
        </w:r>
        <w:r w:rsidRPr="007B456C">
          <w:rPr>
            <w:rStyle w:val="Hyperlink"/>
          </w:rPr>
          <w:t>Persona</w:t>
        </w:r>
        <w:r w:rsidR="007069ED" w:rsidRPr="007B456C">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7B456C">
        <w:rPr>
          <w:vanish/>
        </w:rPr>
        <w:t>{{</w:t>
      </w:r>
      <w:r w:rsidR="00C9559F" w:rsidRPr="00EB0717">
        <w:t>Formalizing the Review Process</w:t>
      </w:r>
      <w:r w:rsidRPr="007B456C">
        <w:rPr>
          <w:vanish/>
        </w:rPr>
        <w:t>}}{{BMK: #M2_Formalizing_Review_Process}}</w:t>
      </w:r>
      <w:bookmarkEnd w:id="20"/>
    </w:p>
    <w:p w:rsidR="00C9559F" w:rsidRPr="00EB0717" w:rsidRDefault="00626762" w:rsidP="00C9559F">
      <w:pPr>
        <w:pStyle w:val="Heading3-"/>
      </w:pPr>
      <w:bookmarkStart w:id="21" w:name="Translating_Expert_Review"/>
      <w:r w:rsidRPr="007B456C">
        <w:rPr>
          <w:vanish/>
        </w:rPr>
        <w:t>{{</w:t>
      </w:r>
      <w:r w:rsidR="00C9559F" w:rsidRPr="00EB0717">
        <w:t>Translating Expert Review into Actionable Prompts</w:t>
      </w:r>
      <w:r w:rsidRPr="007B456C">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5575FC">
        <w:instrText xml:space="preserve"> ADDIN ZOTERO_ITEM CSL_CITATION {"citationID":"Ehvl4Eiy","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7B456C">
          <w:rPr>
            <w:rStyle w:val="Hyperlink"/>
          </w:rPr>
          <w:t>56</w:t>
        </w:r>
      </w:hyperlink>
      <w:r w:rsidR="005575FC" w:rsidRPr="005575FC">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lastRenderedPageBreak/>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7B456C">
          <w:rPr>
            <w:rStyle w:val="Hyperlink"/>
            <w:b/>
            <w:vanish/>
          </w:rPr>
          <w:t>{{</w:t>
        </w:r>
        <w:r w:rsidR="00B30301" w:rsidRPr="007B456C">
          <w:rPr>
            <w:rStyle w:val="Hyperlink"/>
          </w:rPr>
          <w:t>Section 3.2</w:t>
        </w:r>
        <w:r w:rsidR="00B30301" w:rsidRPr="007B456C">
          <w:rPr>
            <w:rStyle w:val="Hyperlink"/>
            <w:b/>
            <w:vanish/>
          </w:rPr>
          <w:t>}}{{LNK: #D3_Input_Bias}}</w:t>
        </w:r>
      </w:hyperlink>
      <w:r w:rsidR="00BA6E4B">
        <w:t>)</w:t>
      </w:r>
      <w:r w:rsidRPr="00EB0717">
        <w:t>.</w:t>
      </w:r>
    </w:p>
    <w:p w:rsidR="0019003B" w:rsidRPr="00EB0717" w:rsidRDefault="00C9559F" w:rsidP="00C9559F">
      <w:pPr>
        <w:pStyle w:val="BodyText"/>
      </w:pPr>
      <w:r w:rsidRPr="00EB0717">
        <w:t xml:space="preserve">Therefore, creating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7B456C">
        <w:rPr>
          <w:vanish/>
        </w:rPr>
        <w:t>{{</w:t>
      </w:r>
      <w:r w:rsidR="0094742C" w:rsidRPr="00EB0717">
        <w:t>Deconstructing the Core Analysis Workflow</w:t>
      </w:r>
      <w:r w:rsidRPr="007B456C">
        <w:rPr>
          <w:vanish/>
        </w:rPr>
        <w:t>}}{{BMK: #</w:t>
      </w:r>
      <w:r w:rsidR="009D119D" w:rsidRPr="007B456C">
        <w:rPr>
          <w:vanish/>
        </w:rPr>
        <w:t>M2_</w:t>
      </w:r>
      <w:r w:rsidR="00180D66" w:rsidRPr="007B456C">
        <w:rPr>
          <w:vanish/>
        </w:rPr>
        <w:t>Deconstructing_Core_Analysis</w:t>
      </w:r>
      <w:r w:rsidRPr="007B456C">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7B456C">
          <w:rPr>
            <w:rStyle w:val="Hyperlink"/>
            <w:b/>
            <w:vanish/>
          </w:rPr>
          <w:t>{{</w:t>
        </w:r>
        <w:r w:rsidRPr="007B456C">
          <w:rPr>
            <w:rStyle w:val="Hyperlink"/>
          </w:rPr>
          <w:t>Section IV.B</w:t>
        </w:r>
        <w:r w:rsidRPr="007B456C">
          <w:rPr>
            <w:rStyle w:val="Hyperlink"/>
            <w:b/>
            <w:vanish/>
          </w:rPr>
          <w:t>}}{{LNK: #IV_B_Identifying_Claimed_Results}}</w:t>
        </w:r>
      </w:hyperlink>
      <w:r w:rsidRPr="00EB0717">
        <w:t xml:space="preserve"> (Identifying Claimed Results and Contributions) of the </w:t>
      </w:r>
      <w:hyperlink w:anchor="PeerReviewPrompt" w:history="1">
        <w:r w:rsidRPr="007B456C">
          <w:rPr>
            <w:rStyle w:val="Hyperlink"/>
            <w:b/>
            <w:i/>
            <w:vanish/>
          </w:rPr>
          <w:t>{{</w:t>
        </w:r>
        <w:r w:rsidRPr="007B456C">
          <w:rPr>
            <w:rStyle w:val="Hyperlink"/>
            <w:i/>
          </w:rPr>
          <w:t>PeerReviewPrompt</w:t>
        </w:r>
        <w:r w:rsidRPr="007B456C">
          <w:rPr>
            <w:rStyle w:val="Hyperlink"/>
            <w:b/>
            <w:i/>
            <w:vanish/>
          </w:rPr>
          <w:t>}}{{LNK: #PeerReviewPrompt}}</w:t>
        </w:r>
      </w:hyperlink>
      <w:r w:rsidRPr="00EB0717">
        <w:t xml:space="preserve">, including the </w:t>
      </w:r>
      <w:hyperlink w:anchor="IV_B_1_Result_Classification" w:history="1">
        <w:r w:rsidRPr="007B456C">
          <w:rPr>
            <w:rStyle w:val="Hyperlink"/>
            <w:b/>
            <w:vanish/>
          </w:rPr>
          <w:t>{{</w:t>
        </w:r>
        <w:r w:rsidRPr="007B456C">
          <w:rPr>
            <w:rStyle w:val="Hyperlink"/>
          </w:rPr>
          <w:t>custom classification scheme</w:t>
        </w:r>
        <w:r w:rsidRPr="007B456C">
          <w:rPr>
            <w:rStyle w:val="Hyperlink"/>
            <w:b/>
            <w:bCs/>
            <w:vanish/>
          </w:rPr>
          <w:t>}}{{LNK: #IV_B_1_Result_Classification}}</w:t>
        </w:r>
      </w:hyperlink>
      <w:r w:rsidRPr="00EB0717">
        <w:t xml:space="preserve"> (discussed in </w:t>
      </w:r>
      <w:hyperlink w:anchor="M2_Custom_Classification" w:history="1">
        <w:r w:rsidRPr="007B456C">
          <w:rPr>
            <w:rStyle w:val="Hyperlink"/>
            <w:b/>
            <w:vanish/>
          </w:rPr>
          <w:t>{{</w:t>
        </w:r>
        <w:r w:rsidRPr="007B456C">
          <w:rPr>
            <w:rStyle w:val="Hyperlink"/>
          </w:rPr>
          <w:t>Section 2.2.4</w:t>
        </w:r>
        <w:r w:rsidRPr="007B456C">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7B456C">
          <w:rPr>
            <w:rStyle w:val="Hyperlink"/>
            <w:b/>
            <w:i/>
            <w:vanish/>
          </w:rPr>
          <w:t>{{</w:t>
        </w:r>
        <w:r w:rsidRPr="007B456C">
          <w:rPr>
            <w:rStyle w:val="Hyperlink"/>
            <w:i/>
          </w:rPr>
          <w:t>PeerReviewPrompt</w:t>
        </w:r>
        <w:r w:rsidRPr="007B456C">
          <w:rPr>
            <w:rStyle w:val="Hyperlink"/>
            <w:b/>
            <w:i/>
            <w:vanish/>
          </w:rPr>
          <w:t>}}{{LNK: #PeerReviewPrompt}}</w:t>
        </w:r>
      </w:hyperlink>
      <w:r w:rsidRPr="00EB0717">
        <w:t xml:space="preserve"> (particularly in </w:t>
      </w:r>
      <w:hyperlink w:anchor="IV_A_Foundational_Principles" w:history="1">
        <w:r w:rsidRPr="007B456C">
          <w:rPr>
            <w:rStyle w:val="Hyperlink"/>
            <w:b/>
            <w:vanish/>
          </w:rPr>
          <w:t>{{</w:t>
        </w:r>
        <w:r w:rsidRPr="007B456C">
          <w:rPr>
            <w:rStyle w:val="Hyperlink"/>
          </w:rPr>
          <w:t>Section IV.A</w:t>
        </w:r>
        <w:r w:rsidRPr="007B456C">
          <w:rPr>
            <w:rStyle w:val="Hyperlink"/>
            <w:b/>
            <w:vanish/>
          </w:rPr>
          <w:t>}}{{LNK: #IV_A_Foundational_Principles}}</w:t>
        </w:r>
      </w:hyperlink>
      <w:r w:rsidRPr="00EB0717">
        <w:t xml:space="preserve"> and the </w:t>
      </w:r>
      <w:hyperlink w:anchor="II_Persona_Expert_Critical_Reviewer" w:history="1">
        <w:r w:rsidRPr="007B456C">
          <w:rPr>
            <w:rStyle w:val="Hyperlink"/>
            <w:b/>
            <w:vanish/>
          </w:rPr>
          <w:t>{{</w:t>
        </w:r>
        <w:r w:rsidRPr="007B456C">
          <w:rPr>
            <w:rStyle w:val="Hyperlink"/>
          </w:rPr>
          <w:t>Persona</w:t>
        </w:r>
        <w:r w:rsidRPr="007B456C">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7B456C">
          <w:rPr>
            <w:rStyle w:val="Hyperlink"/>
            <w:b/>
            <w:vanish/>
          </w:rPr>
          <w:t>{{</w:t>
        </w:r>
        <w:r w:rsidRPr="007B456C">
          <w:rPr>
            <w:rStyle w:val="Hyperlink"/>
          </w:rPr>
          <w:t>Section IV.D</w:t>
        </w:r>
        <w:r w:rsidRPr="007B456C">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7B456C">
          <w:rPr>
            <w:rStyle w:val="Hyperlink"/>
            <w:b/>
            <w:vanish/>
          </w:rPr>
          <w:t>{{</w:t>
        </w:r>
        <w:r w:rsidRPr="007B456C">
          <w:rPr>
            <w:rStyle w:val="Hyperlink"/>
          </w:rPr>
          <w:t>Section IV.D.1</w:t>
        </w:r>
        <w:r w:rsidRPr="007B456C">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7B456C">
          <w:rPr>
            <w:rStyle w:val="Hyperlink"/>
            <w:b/>
            <w:vanish/>
          </w:rPr>
          <w:t>{{</w:t>
        </w:r>
        <w:r w:rsidRPr="007B456C">
          <w:rPr>
            <w:rStyle w:val="Hyperlink"/>
          </w:rPr>
          <w:t>Section IV.D.2.3.F</w:t>
        </w:r>
        <w:r w:rsidRPr="007B456C">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7B456C">
          <w:rPr>
            <w:rStyle w:val="Hyperlink"/>
            <w:b/>
            <w:vanish/>
          </w:rPr>
          <w:t>{{</w:t>
        </w:r>
        <w:r w:rsidRPr="007B456C">
          <w:rPr>
            <w:rStyle w:val="Hyperlink"/>
          </w:rPr>
          <w:t>IV.D.2</w:t>
        </w:r>
        <w:r w:rsidRPr="007B456C">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7B456C">
          <w:rPr>
            <w:rStyle w:val="Hyperlink"/>
            <w:b/>
            <w:vanish/>
          </w:rPr>
          <w:t>{{</w:t>
        </w:r>
        <w:r w:rsidRPr="007B456C">
          <w:rPr>
            <w:rStyle w:val="Hyperlink"/>
          </w:rPr>
          <w:t>Section IV.D.2</w:t>
        </w:r>
        <w:r w:rsidRPr="007B456C">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7B456C">
          <w:rPr>
            <w:rStyle w:val="Hyperlink"/>
            <w:b/>
            <w:vanish/>
          </w:rPr>
          <w:t>{{</w:t>
        </w:r>
        <w:r w:rsidRPr="007B456C">
          <w:rPr>
            <w:rStyle w:val="Hyperlink"/>
          </w:rPr>
          <w:t>Section IV.D.2</w:t>
        </w:r>
        <w:r w:rsidRPr="007B456C">
          <w:rPr>
            <w:rStyle w:val="Hyperlink"/>
            <w:b/>
            <w:vanish/>
          </w:rPr>
          <w:t>}}{{LNK: #IV_D2_Core_Experimental_Protocol}}</w:t>
        </w:r>
      </w:hyperlink>
      <w:r w:rsidRPr="00EB0717">
        <w:t xml:space="preserve"> begins (after referencing </w:t>
      </w:r>
      <w:hyperlink w:anchor="IV_D1_General_Protocol_Overview" w:history="1">
        <w:r w:rsidRPr="007B456C">
          <w:rPr>
            <w:rStyle w:val="Hyperlink"/>
            <w:b/>
            <w:vanish/>
          </w:rPr>
          <w:t>{{</w:t>
        </w:r>
        <w:r w:rsidRPr="007B456C">
          <w:rPr>
            <w:rStyle w:val="Hyperlink"/>
          </w:rPr>
          <w:t>Section IV.D.1</w:t>
        </w:r>
        <w:r w:rsidRPr="007B456C">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7B456C">
          <w:rPr>
            <w:rStyle w:val="Hyperlink"/>
            <w:b/>
            <w:vanish/>
          </w:rPr>
          <w:t>{{</w:t>
        </w:r>
        <w:r w:rsidRPr="007B456C">
          <w:rPr>
            <w:rStyle w:val="Hyperlink"/>
          </w:rPr>
          <w:t>Section IV.D.2.1</w:t>
        </w:r>
        <w:r w:rsidRPr="007B456C">
          <w:rPr>
            <w:rStyle w:val="Hyperlink"/>
            <w:b/>
            <w:vanish/>
          </w:rPr>
          <w:t>}}{{LNK: #IV_D2_1_Stated_Main_Result}}</w:t>
        </w:r>
      </w:hyperlink>
      <w:r w:rsidRPr="00EB0717">
        <w:t xml:space="preserve"> and referenced </w:t>
      </w:r>
      <w:hyperlink w:anchor="IV_B_1_Main_Claimed_Result" w:history="1">
        <w:r w:rsidRPr="007B456C">
          <w:rPr>
            <w:rStyle w:val="Hyperlink"/>
            <w:b/>
            <w:vanish/>
          </w:rPr>
          <w:t>{{</w:t>
        </w:r>
        <w:r w:rsidRPr="007B456C">
          <w:rPr>
            <w:rStyle w:val="Hyperlink"/>
          </w:rPr>
          <w:t>Section IV.B.1</w:t>
        </w:r>
        <w:r w:rsidRPr="007B456C">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7B456C">
          <w:rPr>
            <w:rStyle w:val="Hyperlink"/>
            <w:b/>
            <w:vanish/>
          </w:rPr>
          <w:t>{{</w:t>
        </w:r>
        <w:r w:rsidRPr="007B456C">
          <w:rPr>
            <w:rStyle w:val="Hyperlink"/>
          </w:rPr>
          <w:t>Section V.D.2.2</w:t>
        </w:r>
        <w:r w:rsidRPr="007B456C">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7B456C">
          <w:rPr>
            <w:rStyle w:val="Hyperlink"/>
            <w:b/>
            <w:vanish/>
          </w:rPr>
          <w:t>{{</w:t>
        </w:r>
        <w:r w:rsidR="004936A6" w:rsidRPr="007B456C">
          <w:rPr>
            <w:rStyle w:val="Hyperlink"/>
          </w:rPr>
          <w:t>Section IV.D.2.3</w:t>
        </w:r>
        <w:r w:rsidR="004936A6" w:rsidRPr="007B456C">
          <w:rPr>
            <w:rStyle w:val="Hyperlink"/>
            <w:b/>
            <w:vanish/>
          </w:rPr>
          <w:t>}}{{LNK: #IV_D2_3_Analysis_of_Core_Stages}}</w:t>
        </w:r>
      </w:hyperlink>
      <w:r w:rsidRPr="00EB0717">
        <w:t xml:space="preserve">. To perform </w:t>
      </w:r>
      <w:r w:rsidRPr="00EB0717">
        <w:lastRenderedPageBreak/>
        <w:t>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7B456C" w:rsidP="0078132C">
      <w:pPr>
        <w:pStyle w:val="BodyText"/>
      </w:pPr>
      <w:hyperlink w:anchor="IV_D2_3_A_Stage_Description_Procedure" w:history="1">
        <w:r w:rsidR="008C2F5B" w:rsidRPr="007B456C">
          <w:rPr>
            <w:rStyle w:val="Hyperlink"/>
            <w:b/>
            <w:vanish/>
          </w:rPr>
          <w:t>{{</w:t>
        </w:r>
        <w:r w:rsidR="002A5A55" w:rsidRPr="007B456C">
          <w:rPr>
            <w:rStyle w:val="Hyperlink"/>
          </w:rPr>
          <w:t>Section IV.D.2.3.A</w:t>
        </w:r>
        <w:r w:rsidR="008C2F5B" w:rsidRPr="007B456C">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7B456C" w:rsidP="0078132C">
      <w:pPr>
        <w:pStyle w:val="BodyText"/>
      </w:pPr>
      <w:hyperlink w:anchor="IV_D2_3_B_Reported_Metrics" w:history="1">
        <w:r w:rsidR="00A02EFF" w:rsidRPr="007B456C">
          <w:rPr>
            <w:rStyle w:val="Hyperlink"/>
            <w:b/>
            <w:vanish/>
          </w:rPr>
          <w:t>{{</w:t>
        </w:r>
        <w:r w:rsidR="00A02EFF" w:rsidRPr="007B456C">
          <w:rPr>
            <w:rStyle w:val="Hyperlink"/>
          </w:rPr>
          <w:t>Section IV.D.2.3.B</w:t>
        </w:r>
        <w:r w:rsidR="00A02EFF" w:rsidRPr="007B456C">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7B456C">
          <w:rPr>
            <w:rStyle w:val="Hyperlink"/>
            <w:b/>
            <w:vanish/>
          </w:rPr>
          <w:t>{{</w:t>
        </w:r>
        <w:r w:rsidR="00A02EFF" w:rsidRPr="007B456C">
          <w:rPr>
            <w:rStyle w:val="Hyperlink"/>
          </w:rPr>
          <w:t>Section IV.D.2.3.F</w:t>
        </w:r>
        <w:r w:rsidR="00A02EFF" w:rsidRPr="007B456C">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7B456C">
          <w:rPr>
            <w:rStyle w:val="Hyperlink"/>
            <w:b/>
            <w:vanish/>
          </w:rPr>
          <w:t>{{</w:t>
        </w:r>
        <w:r w:rsidR="0038325B" w:rsidRPr="007B456C">
          <w:rPr>
            <w:rStyle w:val="Hyperlink"/>
          </w:rPr>
          <w:t>Section IV.D.2.3.D</w:t>
        </w:r>
        <w:r w:rsidR="008C2F5B" w:rsidRPr="007B456C">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7B456C">
          <w:rPr>
            <w:rStyle w:val="Hyperlink"/>
            <w:b/>
            <w:i/>
            <w:vanish/>
          </w:rPr>
          <w:t>{{</w:t>
        </w:r>
        <w:r w:rsidR="0038325B" w:rsidRPr="007B456C">
          <w:rPr>
            <w:rStyle w:val="Hyperlink"/>
            <w:i/>
          </w:rPr>
          <w:t>PeerReviewPrompt</w:t>
        </w:r>
        <w:r w:rsidR="0038325B" w:rsidRPr="007B456C">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7B456C">
          <w:rPr>
            <w:rStyle w:val="Hyperlink"/>
            <w:b/>
            <w:vanish/>
          </w:rPr>
          <w:t>{{</w:t>
        </w:r>
        <w:r w:rsidR="0038325B" w:rsidRPr="007B456C">
          <w:rPr>
            <w:rStyle w:val="Hyperlink"/>
          </w:rPr>
          <w:t>IV.D.2.3.B</w:t>
        </w:r>
        <w:r w:rsidR="0038325B" w:rsidRPr="007B456C">
          <w:rPr>
            <w:rStyle w:val="Hyperlink"/>
            <w:b/>
            <w:vanish/>
          </w:rPr>
          <w:t>}}{{LNK: #IV_D2_3_B_Reported_Metrics}}</w:t>
        </w:r>
      </w:hyperlink>
      <w:r w:rsidR="0038325B" w:rsidRPr="00EB0717">
        <w:t xml:space="preserve">, </w:t>
      </w:r>
      <w:hyperlink w:anchor="IV_D2_3_C_Associated_Figure_Analysis" w:history="1">
        <w:r w:rsidR="0037624D" w:rsidRPr="007B456C">
          <w:rPr>
            <w:rStyle w:val="Hyperlink"/>
            <w:b/>
            <w:vanish/>
          </w:rPr>
          <w:t>{{</w:t>
        </w:r>
        <w:r w:rsidR="0037624D" w:rsidRPr="007B456C">
          <w:rPr>
            <w:rStyle w:val="Hyperlink"/>
          </w:rPr>
          <w:t>IV.D.2.3.C</w:t>
        </w:r>
        <w:r w:rsidR="0037624D" w:rsidRPr="007B456C">
          <w:rPr>
            <w:rStyle w:val="Hyperlink"/>
            <w:b/>
            <w:vanish/>
          </w:rPr>
          <w:t>}}{{LNK: #IV_D2_3_C_Associated_Figure_Analysis}}</w:t>
        </w:r>
      </w:hyperlink>
      <w:r w:rsidR="0038325B" w:rsidRPr="00EB0717">
        <w:t xml:space="preserve">, and </w:t>
      </w:r>
      <w:hyperlink w:anchor="IV_D2_3_D_Equipment_Process" w:history="1">
        <w:r w:rsidR="008C2F5B" w:rsidRPr="007B456C">
          <w:rPr>
            <w:rStyle w:val="Hyperlink"/>
            <w:b/>
            <w:vanish/>
          </w:rPr>
          <w:t>{{</w:t>
        </w:r>
        <w:r w:rsidR="0038325B" w:rsidRPr="007B456C">
          <w:rPr>
            <w:rStyle w:val="Hyperlink"/>
          </w:rPr>
          <w:t>IV.D.2.3.D</w:t>
        </w:r>
        <w:r w:rsidR="008C2F5B" w:rsidRPr="007B456C">
          <w:rPr>
            <w:rStyle w:val="Hyperlink"/>
            <w:b/>
            <w:vanish/>
          </w:rPr>
          <w:t>}}{{LNK: #IV_D2_3_D_Equipment_Process}}</w:t>
        </w:r>
      </w:hyperlink>
      <w:r w:rsidR="0038325B" w:rsidRPr="00EB0717">
        <w:t>.</w:t>
      </w:r>
    </w:p>
    <w:p w:rsidR="00EE7D2C" w:rsidRPr="00EB0717" w:rsidRDefault="007B456C" w:rsidP="0078132C">
      <w:pPr>
        <w:pStyle w:val="BodyText"/>
      </w:pPr>
      <w:hyperlink w:anchor="IV_D2_3_C_Associated_Figure_Analysis" w:history="1">
        <w:r w:rsidR="008C2F5B" w:rsidRPr="007B456C">
          <w:rPr>
            <w:rStyle w:val="Hyperlink"/>
            <w:b/>
            <w:vanish/>
          </w:rPr>
          <w:t>{{</w:t>
        </w:r>
        <w:r w:rsidR="00EE7D2C" w:rsidRPr="007B456C">
          <w:rPr>
            <w:rStyle w:val="Hyperlink"/>
          </w:rPr>
          <w:t>Section IV.D.2.3.C</w:t>
        </w:r>
        <w:r w:rsidR="008C2F5B" w:rsidRPr="007B456C">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7B456C">
          <w:rPr>
            <w:rStyle w:val="Hyperlink"/>
            <w:b/>
            <w:vanish/>
          </w:rPr>
          <w:t>{{</w:t>
        </w:r>
        <w:r w:rsidR="00EE7D2C" w:rsidRPr="007B456C">
          <w:rPr>
            <w:rStyle w:val="Hyperlink"/>
          </w:rPr>
          <w:t>Section IV.C</w:t>
        </w:r>
        <w:r w:rsidR="000A7C1B" w:rsidRPr="007B456C">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7B456C">
          <w:rPr>
            <w:rStyle w:val="Hyperlink"/>
            <w:b/>
            <w:vanish/>
          </w:rPr>
          <w:t>{{</w:t>
        </w:r>
        <w:r w:rsidRPr="007B456C">
          <w:rPr>
            <w:rStyle w:val="Hyperlink"/>
          </w:rPr>
          <w:t>IV.D.2.3.E</w:t>
        </w:r>
        <w:r w:rsidR="005C2F96" w:rsidRPr="007B456C">
          <w:rPr>
            <w:rStyle w:val="Hyperlink"/>
            <w:b/>
            <w:vanish/>
          </w:rPr>
          <w:t>}}{{LNK: #IV_D2_3_E_A_Priori_Feasibility_Assess}}</w:t>
        </w:r>
      </w:hyperlink>
      <w:r w:rsidRPr="00EB0717">
        <w:t xml:space="preserve"> calls for a qualitative feasibility assessment, </w:t>
      </w:r>
      <w:hyperlink w:anchor="IV_D2_3_F_Idealized_Model_Performance" w:history="1">
        <w:r w:rsidRPr="007B456C">
          <w:rPr>
            <w:rStyle w:val="Hyperlink"/>
            <w:b/>
            <w:vanish/>
          </w:rPr>
          <w:t>{{</w:t>
        </w:r>
        <w:r w:rsidRPr="007B456C">
          <w:rPr>
            <w:rStyle w:val="Hyperlink"/>
          </w:rPr>
          <w:t>Section IV.D.2.3.F</w:t>
        </w:r>
        <w:r w:rsidRPr="007B456C">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7A57F3">
      <w:pPr>
        <w:pStyle w:val="ListNumber"/>
        <w:numPr>
          <w:ilvl w:val="0"/>
          <w:numId w:val="84"/>
        </w:numPr>
        <w:tabs>
          <w:tab w:val="clear" w:pos="360"/>
          <w:tab w:val="num" w:pos="540"/>
        </w:tabs>
        <w:ind w:left="540"/>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A43F89">
      <w:pPr>
        <w:pStyle w:val="ListNumber"/>
        <w:tabs>
          <w:tab w:val="clear" w:pos="360"/>
          <w:tab w:val="num" w:pos="540"/>
        </w:tabs>
        <w:ind w:left="540"/>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A43F89">
      <w:pPr>
        <w:pStyle w:val="ListNumber"/>
        <w:tabs>
          <w:tab w:val="clear" w:pos="360"/>
          <w:tab w:val="num" w:pos="540"/>
        </w:tabs>
        <w:ind w:left="540"/>
      </w:pPr>
      <w:bookmarkStart w:id="23" w:name="M2_Missing_Information"/>
      <w:r w:rsidRPr="007B456C">
        <w:rPr>
          <w:b/>
          <w:vanish/>
        </w:rPr>
        <w:t>{{</w:t>
      </w:r>
      <w:r w:rsidR="001B3D05" w:rsidRPr="00EB0717">
        <w:rPr>
          <w:b/>
        </w:rPr>
        <w:t>Address Missing Information (Parameters)</w:t>
      </w:r>
      <w:r w:rsidRPr="007B456C">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7B456C">
          <w:rPr>
            <w:rStyle w:val="Hyperlink"/>
            <w:b/>
            <w:vanish/>
          </w:rPr>
          <w:t>{{</w:t>
        </w:r>
        <w:r w:rsidR="006C3B2D" w:rsidRPr="007B456C">
          <w:rPr>
            <w:rStyle w:val="Hyperlink"/>
          </w:rPr>
          <w:t>IV.D.2.3.C</w:t>
        </w:r>
        <w:r w:rsidR="008C2F5B" w:rsidRPr="007B456C">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A43F89">
      <w:pPr>
        <w:pStyle w:val="ListNumber"/>
        <w:tabs>
          <w:tab w:val="clear" w:pos="360"/>
          <w:tab w:val="num" w:pos="540"/>
        </w:tabs>
        <w:ind w:left="540"/>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A43F89">
      <w:pPr>
        <w:pStyle w:val="ListNumber"/>
        <w:tabs>
          <w:tab w:val="clear" w:pos="360"/>
          <w:tab w:val="num" w:pos="540"/>
        </w:tabs>
        <w:ind w:left="540"/>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7B456C">
        <w:rPr>
          <w:vanish/>
        </w:rPr>
        <w:t>{{</w:t>
      </w:r>
      <w:r w:rsidR="00D16476" w:rsidRPr="00EB0717">
        <w:t>Formalizing Heuristics</w:t>
      </w:r>
      <w:r w:rsidRPr="007B456C">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7B456C">
          <w:rPr>
            <w:rStyle w:val="Hyperlink"/>
            <w:b/>
            <w:vanish/>
          </w:rPr>
          <w:t>{{</w:t>
        </w:r>
        <w:r w:rsidRPr="007B456C">
          <w:rPr>
            <w:rStyle w:val="Hyperlink"/>
          </w:rPr>
          <w:t>Section IV.D.2.5</w:t>
        </w:r>
        <w:r w:rsidR="00A16C11" w:rsidRPr="007B456C">
          <w:rPr>
            <w:rStyle w:val="Hyperlink"/>
            <w:b/>
            <w:vanish/>
          </w:rPr>
          <w:t>}}{{LNK: #IV_D2_5_A_Priori_Plausibility_Check}}</w:t>
        </w:r>
      </w:hyperlink>
      <w:r w:rsidRPr="00EB0717">
        <w:t xml:space="preserve"> of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A43F89">
      <w:pPr>
        <w:pStyle w:val="ListNumber"/>
        <w:numPr>
          <w:ilvl w:val="0"/>
          <w:numId w:val="25"/>
        </w:numPr>
        <w:tabs>
          <w:tab w:val="clear" w:pos="360"/>
          <w:tab w:val="num" w:pos="540"/>
        </w:tabs>
        <w:ind w:left="540"/>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A43F89">
      <w:pPr>
        <w:pStyle w:val="ListNumber"/>
        <w:tabs>
          <w:tab w:val="clear" w:pos="360"/>
          <w:tab w:val="num" w:pos="540"/>
        </w:tabs>
        <w:ind w:left="540"/>
      </w:pPr>
      <w:r w:rsidRPr="00EB0717">
        <w:rPr>
          <w:b/>
        </w:rPr>
        <w:lastRenderedPageBreak/>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A43F89">
      <w:pPr>
        <w:pStyle w:val="ListNumber"/>
        <w:tabs>
          <w:tab w:val="clear" w:pos="360"/>
          <w:tab w:val="num" w:pos="540"/>
        </w:tabs>
        <w:ind w:left="540"/>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A43F89">
      <w:pPr>
        <w:pStyle w:val="ListNumber"/>
        <w:tabs>
          <w:tab w:val="clear" w:pos="360"/>
          <w:tab w:val="num" w:pos="540"/>
        </w:tabs>
        <w:ind w:left="540"/>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A43F89">
      <w:pPr>
        <w:pStyle w:val="ListNumber"/>
        <w:tabs>
          <w:tab w:val="clear" w:pos="360"/>
          <w:tab w:val="num" w:pos="540"/>
        </w:tabs>
        <w:ind w:left="540"/>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7B456C">
          <w:rPr>
            <w:rStyle w:val="Hyperlink"/>
            <w:b/>
            <w:vanish/>
          </w:rPr>
          <w:t>{{</w:t>
        </w:r>
        <w:r w:rsidR="00FF2468" w:rsidRPr="007B456C">
          <w:rPr>
            <w:rStyle w:val="Hyperlink"/>
          </w:rPr>
          <w:t>Section IV.D.2.5</w:t>
        </w:r>
        <w:r w:rsidR="00FF2468" w:rsidRPr="007B456C">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7B456C">
        <w:rPr>
          <w:vanish/>
        </w:rPr>
        <w:t>{{</w:t>
      </w:r>
      <w:r w:rsidR="007C4795" w:rsidRPr="00EB0717">
        <w:t>Reflecting on the Knowledge Codification Process</w:t>
      </w:r>
      <w:r w:rsidR="00CF7745" w:rsidRPr="00EB0717">
        <w:t xml:space="preserve"> (Meta-Meta-Reasoning)</w:t>
      </w:r>
      <w:r w:rsidRPr="007B456C">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7B456C">
          <w:rPr>
            <w:rStyle w:val="Hyperlink"/>
            <w:b/>
            <w:vanish/>
          </w:rPr>
          <w:t>{{</w:t>
        </w:r>
        <w:r w:rsidRPr="007B456C">
          <w:rPr>
            <w:rStyle w:val="Hyperlink"/>
          </w:rPr>
          <w:t xml:space="preserve">Section </w:t>
        </w:r>
        <w:r w:rsidR="00246C98" w:rsidRPr="007B456C">
          <w:rPr>
            <w:rStyle w:val="Hyperlink"/>
          </w:rPr>
          <w:t>2.3.2</w:t>
        </w:r>
        <w:r w:rsidR="00707266" w:rsidRPr="007B456C">
          <w:rPr>
            <w:rStyle w:val="Hyperlink"/>
            <w:b/>
            <w:vanish/>
          </w:rPr>
          <w:t xml:space="preserve">}}{{LNK: </w:t>
        </w:r>
        <w:r w:rsidR="009D119D" w:rsidRPr="007B456C">
          <w:rPr>
            <w:rStyle w:val="Hyperlink"/>
            <w:b/>
            <w:vanish/>
          </w:rPr>
          <w:t>#</w:t>
        </w:r>
        <w:r w:rsidR="00180D66" w:rsidRPr="007B456C">
          <w:rPr>
            <w:rStyle w:val="Hyperlink"/>
            <w:b/>
            <w:vanish/>
          </w:rPr>
          <w:t>M2_Deconstructing_Core_Analysis</w:t>
        </w:r>
        <w:r w:rsidR="00707266" w:rsidRPr="007B456C">
          <w:rPr>
            <w:rStyle w:val="Hyperlink"/>
            <w:b/>
            <w:vanish/>
          </w:rPr>
          <w:t>}}</w:t>
        </w:r>
      </w:hyperlink>
      <w:r w:rsidRPr="00EB0717">
        <w:t>) or</w:t>
      </w:r>
      <w:r w:rsidR="0071102D" w:rsidRPr="00EB0717">
        <w:t xml:space="preserve"> the plausibility heuristics (</w:t>
      </w:r>
      <w:hyperlink w:anchor="M2_Formalizing_Heuristics" w:history="1">
        <w:r w:rsidR="00AE0BC9" w:rsidRPr="007B456C">
          <w:rPr>
            <w:rStyle w:val="Hyperlink"/>
            <w:b/>
            <w:vanish/>
          </w:rPr>
          <w:t>{{</w:t>
        </w:r>
        <w:r w:rsidRPr="007B456C">
          <w:rPr>
            <w:rStyle w:val="Hyperlink"/>
          </w:rPr>
          <w:t xml:space="preserve">Section </w:t>
        </w:r>
        <w:r w:rsidR="00246C98" w:rsidRPr="007B456C">
          <w:rPr>
            <w:rStyle w:val="Hyperlink"/>
          </w:rPr>
          <w:t>2.3.3</w:t>
        </w:r>
        <w:r w:rsidR="00AE0BC9" w:rsidRPr="007B456C">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7A57F3">
      <w:pPr>
        <w:pStyle w:val="ListNumber"/>
        <w:numPr>
          <w:ilvl w:val="0"/>
          <w:numId w:val="27"/>
        </w:numPr>
        <w:tabs>
          <w:tab w:val="clear" w:pos="360"/>
          <w:tab w:val="num" w:pos="540"/>
        </w:tabs>
        <w:ind w:left="540"/>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43F89">
      <w:pPr>
        <w:pStyle w:val="ListNumber"/>
        <w:tabs>
          <w:tab w:val="clear" w:pos="360"/>
          <w:tab w:val="num" w:pos="540"/>
        </w:tabs>
        <w:ind w:left="540"/>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43F89">
      <w:pPr>
        <w:pStyle w:val="ListNumber"/>
        <w:tabs>
          <w:tab w:val="clear" w:pos="360"/>
          <w:tab w:val="num" w:pos="540"/>
        </w:tabs>
        <w:ind w:left="540"/>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7B456C">
          <w:rPr>
            <w:rStyle w:val="Hyperlink"/>
            <w:b/>
            <w:vanish/>
          </w:rPr>
          <w:t>{{</w:t>
        </w:r>
        <w:r w:rsidR="00AE0BC9" w:rsidRPr="007B456C">
          <w:rPr>
            <w:rStyle w:val="Hyperlink"/>
          </w:rPr>
          <w:t xml:space="preserve">Section </w:t>
        </w:r>
        <w:r w:rsidR="00246C98" w:rsidRPr="007B456C">
          <w:rPr>
            <w:rStyle w:val="Hyperlink"/>
          </w:rPr>
          <w:t>2.3.3</w:t>
        </w:r>
        <w:r w:rsidR="00AE0BC9" w:rsidRPr="007B456C">
          <w:rPr>
            <w:rStyle w:val="Hyperlink"/>
            <w:b/>
            <w:vanish/>
          </w:rPr>
          <w:t>}}{{LNK: #M2_Formalizing_Heuristics}}</w:t>
        </w:r>
      </w:hyperlink>
      <w:r w:rsidRPr="00EB0717">
        <w:t>) was key to translating it into objective, rule-based checks for the LLM.</w:t>
      </w:r>
    </w:p>
    <w:p w:rsidR="00A066B5" w:rsidRPr="00EB0717" w:rsidRDefault="00A066B5" w:rsidP="00A43F89">
      <w:pPr>
        <w:pStyle w:val="ListNumber"/>
        <w:tabs>
          <w:tab w:val="clear" w:pos="360"/>
          <w:tab w:val="num" w:pos="540"/>
        </w:tabs>
        <w:ind w:left="540"/>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43F89">
      <w:pPr>
        <w:pStyle w:val="ListNumber"/>
        <w:tabs>
          <w:tab w:val="clear" w:pos="360"/>
          <w:tab w:val="num" w:pos="540"/>
        </w:tabs>
        <w:ind w:left="540"/>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7B456C">
          <w:rPr>
            <w:rStyle w:val="Hyperlink"/>
            <w:b/>
            <w:vanish/>
          </w:rPr>
          <w:t>{{</w:t>
        </w:r>
        <w:r w:rsidRPr="007B456C">
          <w:rPr>
            <w:rStyle w:val="Hyperlink"/>
          </w:rPr>
          <w:t xml:space="preserve">Section </w:t>
        </w:r>
        <w:r w:rsidR="00246C98" w:rsidRPr="007B456C">
          <w:rPr>
            <w:rStyle w:val="Hyperlink"/>
          </w:rPr>
          <w:t>2.3.2</w:t>
        </w:r>
        <w:r w:rsidRPr="007B456C">
          <w:rPr>
            <w:rStyle w:val="Hyperlink"/>
          </w:rPr>
          <w:t xml:space="preserve"> - step 5)</w:t>
        </w:r>
        <w:r w:rsidR="00E85359" w:rsidRPr="007B456C">
          <w:rPr>
            <w:rStyle w:val="Hyperlink"/>
            <w:b/>
          </w:rPr>
          <w:t xml:space="preserve"> </w:t>
        </w:r>
        <w:r w:rsidR="00E85359" w:rsidRPr="007B456C">
          <w:rPr>
            <w:rStyle w:val="Hyperlink"/>
            <w:b/>
            <w:vanish/>
          </w:rPr>
          <w:t>}}{{LNK: #M2_Missing_Information}}</w:t>
        </w:r>
      </w:hyperlink>
      <w:r w:rsidRPr="00EB0717">
        <w:t>.</w:t>
      </w:r>
    </w:p>
    <w:p w:rsidR="00A066B5" w:rsidRPr="00EB0717" w:rsidRDefault="00A066B5" w:rsidP="00A43F89">
      <w:pPr>
        <w:pStyle w:val="ListNumber"/>
        <w:tabs>
          <w:tab w:val="clear" w:pos="360"/>
          <w:tab w:val="num" w:pos="540"/>
        </w:tabs>
        <w:ind w:left="540"/>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7B456C">
          <w:rPr>
            <w:rStyle w:val="Hyperlink"/>
            <w:b/>
            <w:vanish/>
          </w:rPr>
          <w:t>{{</w:t>
        </w:r>
        <w:r w:rsidRPr="007B456C">
          <w:rPr>
            <w:rStyle w:val="Hyperlink"/>
          </w:rPr>
          <w:t>Section 2.1.5</w:t>
        </w:r>
        <w:r w:rsidR="002B5F2C" w:rsidRPr="007B456C">
          <w:rPr>
            <w:rStyle w:val="Hyperlink"/>
            <w:b/>
            <w:vanish/>
          </w:rPr>
          <w:t>}}{{LNK: #M2_Complex_Prompts}}</w:t>
        </w:r>
      </w:hyperlink>
      <w:r w:rsidRPr="00EB0717">
        <w:t>.</w:t>
      </w:r>
    </w:p>
    <w:p w:rsidR="00A066B5" w:rsidRPr="00EB0717" w:rsidRDefault="00A066B5" w:rsidP="00A43F89">
      <w:pPr>
        <w:pStyle w:val="ListNumber"/>
        <w:tabs>
          <w:tab w:val="clear" w:pos="360"/>
          <w:tab w:val="num" w:pos="540"/>
        </w:tabs>
        <w:ind w:left="540"/>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7B456C">
          <w:rPr>
            <w:rStyle w:val="Hyperlink"/>
            <w:b/>
            <w:vanish/>
          </w:rPr>
          <w:t>{{</w:t>
        </w:r>
        <w:r w:rsidRPr="007B456C">
          <w:rPr>
            <w:rStyle w:val="Hyperlink"/>
          </w:rPr>
          <w:t>Section 2.1</w:t>
        </w:r>
        <w:r w:rsidR="002B5F2C" w:rsidRPr="007B456C">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43F89">
      <w:pPr>
        <w:pStyle w:val="ListNumber"/>
        <w:tabs>
          <w:tab w:val="clear" w:pos="360"/>
          <w:tab w:val="num" w:pos="540"/>
        </w:tabs>
        <w:ind w:left="540"/>
      </w:pPr>
      <w:r w:rsidRPr="00350552">
        <w:rPr>
          <w:b/>
        </w:rPr>
        <w:lastRenderedPageBreak/>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7B456C">
          <w:rPr>
            <w:rStyle w:val="Hyperlink"/>
            <w:b/>
            <w:vanish/>
          </w:rPr>
          <w:t>{{</w:t>
        </w:r>
        <w:r w:rsidRPr="007B456C">
          <w:rPr>
            <w:rStyle w:val="Hyperlink"/>
          </w:rPr>
          <w:t>Section 2.2.3</w:t>
        </w:r>
        <w:r w:rsidR="00E5347A" w:rsidRPr="007B456C">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7B456C">
          <w:rPr>
            <w:rStyle w:val="Hyperlink"/>
            <w:b/>
            <w:vanish/>
          </w:rPr>
          <w:t>{{</w:t>
        </w:r>
        <w:r w:rsidR="00246C98" w:rsidRPr="007B456C">
          <w:rPr>
            <w:rStyle w:val="Hyperlink"/>
          </w:rPr>
          <w:t>2.3.2</w:t>
        </w:r>
        <w:r w:rsidR="00C45725" w:rsidRPr="007B456C">
          <w:rPr>
            <w:rStyle w:val="Hyperlink"/>
            <w:b/>
            <w:vanish/>
          </w:rPr>
          <w:t xml:space="preserve">}}{{LNK: </w:t>
        </w:r>
        <w:r w:rsidR="009D119D" w:rsidRPr="007B456C">
          <w:rPr>
            <w:rStyle w:val="Hyperlink"/>
            <w:b/>
            <w:vanish/>
          </w:rPr>
          <w:t>#</w:t>
        </w:r>
        <w:r w:rsidR="009C4613" w:rsidRPr="007B456C">
          <w:rPr>
            <w:rStyle w:val="Hyperlink"/>
            <w:b/>
            <w:vanish/>
          </w:rPr>
          <w:t>M2_Deconstructing_Core_Analysis</w:t>
        </w:r>
        <w:r w:rsidR="00C45725" w:rsidRPr="007B456C">
          <w:rPr>
            <w:rStyle w:val="Hyperlink"/>
            <w:b/>
            <w:vanish/>
          </w:rPr>
          <w:t>}}</w:t>
        </w:r>
      </w:hyperlink>
      <w:r w:rsidR="009D119D" w:rsidRPr="00EB0717">
        <w:t>),</w:t>
      </w:r>
      <w:r w:rsidRPr="00EB0717">
        <w:t xml:space="preserve"> formalized heuristics (</w:t>
      </w:r>
      <w:hyperlink w:anchor="M2_Formalizing_Heuristics" w:history="1">
        <w:r w:rsidR="00C45725" w:rsidRPr="007B456C">
          <w:rPr>
            <w:rStyle w:val="Hyperlink"/>
            <w:b/>
            <w:vanish/>
          </w:rPr>
          <w:t>{{</w:t>
        </w:r>
        <w:r w:rsidR="00246C98" w:rsidRPr="007B456C">
          <w:rPr>
            <w:rStyle w:val="Hyperlink"/>
          </w:rPr>
          <w:t>2.3.3</w:t>
        </w:r>
        <w:r w:rsidR="00C45725" w:rsidRPr="007B456C">
          <w:rPr>
            <w:rStyle w:val="Hyperlink"/>
            <w:b/>
            <w:vanish/>
          </w:rPr>
          <w:t>}}{{LNK: #M2_Formalizing_Heuristics}}</w:t>
        </w:r>
      </w:hyperlink>
      <w:r w:rsidRPr="00EB0717">
        <w:t>), and the overarching design principles (</w:t>
      </w:r>
      <w:hyperlink w:anchor="M2_Reflecting" w:history="1">
        <w:r w:rsidR="00547B28" w:rsidRPr="007B456C">
          <w:rPr>
            <w:rStyle w:val="Hyperlink"/>
            <w:b/>
            <w:vanish/>
          </w:rPr>
          <w:t>{{</w:t>
        </w:r>
        <w:r w:rsidR="00246C98" w:rsidRPr="007B456C">
          <w:rPr>
            <w:rStyle w:val="Hyperlink"/>
          </w:rPr>
          <w:t>2.3.4</w:t>
        </w:r>
        <w:r w:rsidR="00547B28" w:rsidRPr="007B456C">
          <w:rPr>
            <w:rStyle w:val="Hyperlink"/>
            <w:b/>
            <w:vanish/>
          </w:rPr>
          <w:t>}}{{LNK: #M2_Reflecting}}</w:t>
        </w:r>
      </w:hyperlink>
      <w:r w:rsidRPr="00EB0717">
        <w:t xml:space="preserve">) - directly informed the architecture and content of 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7B456C">
          <w:rPr>
            <w:rStyle w:val="Hyperlink"/>
            <w:b/>
            <w:vanish/>
          </w:rPr>
          <w:t>{{</w:t>
        </w:r>
        <w:r w:rsidRPr="007B456C">
          <w:rPr>
            <w:rStyle w:val="Hyperlink"/>
          </w:rPr>
          <w:t>Section IV</w:t>
        </w:r>
        <w:r w:rsidR="00EA1F88" w:rsidRPr="007B456C">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7B456C">
          <w:rPr>
            <w:rStyle w:val="Hyperlink"/>
            <w:b/>
            <w:vanish/>
          </w:rPr>
          <w:t>{{</w:t>
        </w:r>
        <w:r w:rsidRPr="007B456C">
          <w:rPr>
            <w:rStyle w:val="Hyperlink"/>
          </w:rPr>
          <w:t>Section 2.2.2</w:t>
        </w:r>
        <w:r w:rsidR="00405DD4" w:rsidRPr="007B456C">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7B456C">
          <w:rPr>
            <w:rStyle w:val="Hyperlink"/>
            <w:b/>
            <w:vanish/>
          </w:rPr>
          <w:t>{{</w:t>
        </w:r>
        <w:r w:rsidRPr="007B456C">
          <w:rPr>
            <w:rStyle w:val="Hyperlink"/>
          </w:rPr>
          <w:t>Section IV.B</w:t>
        </w:r>
        <w:r w:rsidR="00EA1F88" w:rsidRPr="007B456C">
          <w:rPr>
            <w:rStyle w:val="Hyperlink"/>
            <w:b/>
            <w:vanish/>
          </w:rPr>
          <w:t>}}{{LNK: #IV_B_Identifying_Claimed_Results}}</w:t>
        </w:r>
      </w:hyperlink>
      <w:r w:rsidRPr="00EB0717">
        <w:t>), evaluating figures (</w:t>
      </w:r>
      <w:hyperlink w:anchor="IV_C_Analyzing_Figures" w:history="1">
        <w:r w:rsidR="00EA1F88" w:rsidRPr="007B456C">
          <w:rPr>
            <w:rStyle w:val="Hyperlink"/>
            <w:b/>
            <w:vanish/>
          </w:rPr>
          <w:t>{{</w:t>
        </w:r>
        <w:r w:rsidRPr="007B456C">
          <w:rPr>
            <w:rStyle w:val="Hyperlink"/>
          </w:rPr>
          <w:t>Section IV.C</w:t>
        </w:r>
        <w:r w:rsidR="00EA1F88" w:rsidRPr="007B456C">
          <w:rPr>
            <w:rStyle w:val="Hyperlink"/>
            <w:b/>
            <w:vanish/>
          </w:rPr>
          <w:t>}}{{LNK: #IV_C_Analyzing_Figures}}</w:t>
        </w:r>
      </w:hyperlink>
      <w:r w:rsidRPr="00EB0717">
        <w:t>), or assessing methodological plausibility and feasibility (</w:t>
      </w:r>
      <w:hyperlink w:anchor="IV_D_Analyzing_the_Experimental_Protocol" w:history="1">
        <w:r w:rsidR="00EA1F88" w:rsidRPr="007B456C">
          <w:rPr>
            <w:rStyle w:val="Hyperlink"/>
            <w:b/>
            <w:vanish/>
          </w:rPr>
          <w:t>{{</w:t>
        </w:r>
        <w:r w:rsidRPr="007B456C">
          <w:rPr>
            <w:rStyle w:val="Hyperlink"/>
          </w:rPr>
          <w:t>Section IV.D</w:t>
        </w:r>
        <w:r w:rsidR="00EA1F88" w:rsidRPr="007B456C">
          <w:rPr>
            <w:rStyle w:val="Hyperlink"/>
            <w:b/>
            <w:vanish/>
          </w:rPr>
          <w:t>}}{{LNK: #IV_D_Analyzing_the_Experimental_Protocol}}</w:t>
        </w:r>
      </w:hyperlink>
      <w:r w:rsidRPr="00EB0717">
        <w:t>). The persona engineering (</w:t>
      </w:r>
      <w:hyperlink w:anchor="Behavioral_Context" w:history="1">
        <w:r w:rsidR="00E5347A" w:rsidRPr="007B456C">
          <w:rPr>
            <w:rStyle w:val="Hyperlink"/>
            <w:b/>
            <w:vanish/>
          </w:rPr>
          <w:t>{{</w:t>
        </w:r>
        <w:r w:rsidR="00E5347A" w:rsidRPr="007B456C">
          <w:rPr>
            <w:rStyle w:val="Hyperlink"/>
          </w:rPr>
          <w:t>Section 2.2.3</w:t>
        </w:r>
        <w:r w:rsidR="00E5347A" w:rsidRPr="007B456C">
          <w:rPr>
            <w:rStyle w:val="Hyperlink"/>
            <w:b/>
            <w:vanish/>
          </w:rPr>
          <w:t>}}{{LNK: #Behavioral_Context}}</w:t>
        </w:r>
      </w:hyperlink>
      <w:r w:rsidRPr="00EB0717">
        <w:t>) and operational guidelines (</w:t>
      </w:r>
      <w:hyperlink w:anchor="M2_Operational_Guidelines" w:history="1">
        <w:r w:rsidR="00405DD4" w:rsidRPr="007B456C">
          <w:rPr>
            <w:rStyle w:val="Hyperlink"/>
            <w:b/>
            <w:vanish/>
          </w:rPr>
          <w:t>{{</w:t>
        </w:r>
        <w:r w:rsidRPr="007B456C">
          <w:rPr>
            <w:rStyle w:val="Hyperlink"/>
          </w:rPr>
          <w:t>Section 2.2.5</w:t>
        </w:r>
        <w:r w:rsidR="00405DD4" w:rsidRPr="007B456C">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3265EB"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3265EB" w:rsidRPr="00EB0717">
        <w:t>[</w:t>
      </w:r>
      <w:hyperlink w:anchor="BIB_91" w:history="1">
        <w:r w:rsidR="003265EB" w:rsidRPr="007B456C">
          <w:rPr>
            <w:rStyle w:val="Hyperlink"/>
          </w:rPr>
          <w:t>91</w:t>
        </w:r>
      </w:hyperlink>
      <w:r w:rsidR="003265EB" w:rsidRPr="00EB0717">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7B456C">
          <w:rPr>
            <w:rStyle w:val="Hyperlink"/>
            <w:b/>
            <w:vanish/>
          </w:rPr>
          <w:t>{{</w:t>
        </w:r>
        <w:r w:rsidR="003265EB" w:rsidRPr="007B456C">
          <w:rPr>
            <w:rStyle w:val="Hyperlink"/>
          </w:rPr>
          <w:t>Supporting Information</w:t>
        </w:r>
        <w:r w:rsidR="003265EB" w:rsidRPr="007B456C">
          <w:rPr>
            <w:rStyle w:val="Hyperlink"/>
            <w:b/>
            <w:vanish/>
          </w:rPr>
          <w:t>}}{{LNK: #SI}}</w:t>
        </w:r>
      </w:hyperlink>
      <w:r w:rsidR="003265EB">
        <w:t xml:space="preserve"> (</w:t>
      </w:r>
      <w:hyperlink w:anchor="Gemini_Analysis" w:history="1">
        <w:r w:rsidR="003265EB" w:rsidRPr="007B456C">
          <w:rPr>
            <w:rStyle w:val="Hyperlink"/>
            <w:b/>
            <w:vanish/>
          </w:rPr>
          <w:t>{{</w:t>
        </w:r>
        <w:r w:rsidR="003265EB" w:rsidRPr="007B456C">
          <w:rPr>
            <w:rStyle w:val="Hyperlink"/>
          </w:rPr>
          <w:t>Gemini Advanced 2.5 Pro</w:t>
        </w:r>
        <w:r w:rsidR="003265EB" w:rsidRPr="007B456C">
          <w:rPr>
            <w:rStyle w:val="Hyperlink"/>
            <w:b/>
            <w:vanish/>
          </w:rPr>
          <w:t>}}{{LNK: #Gemini_Analysis}}</w:t>
        </w:r>
      </w:hyperlink>
      <w:r w:rsidR="003265EB" w:rsidRPr="00EB0717">
        <w:t xml:space="preserve">, </w:t>
      </w:r>
      <w:hyperlink w:anchor="ChatGPT_o3_Analysis" w:history="1">
        <w:r w:rsidR="003265EB" w:rsidRPr="007B456C">
          <w:rPr>
            <w:rStyle w:val="Hyperlink"/>
            <w:b/>
            <w:vanish/>
          </w:rPr>
          <w:t>{{</w:t>
        </w:r>
        <w:r w:rsidR="003265EB" w:rsidRPr="007B456C">
          <w:rPr>
            <w:rStyle w:val="Hyperlink"/>
          </w:rPr>
          <w:t>ChatGPT Plus o3</w:t>
        </w:r>
        <w:r w:rsidR="003265EB" w:rsidRPr="007B456C">
          <w:rPr>
            <w:rStyle w:val="Hyperlink"/>
            <w:b/>
            <w:vanish/>
          </w:rPr>
          <w:t>}}{{LNK: #ChatGPT_o3_Analysis}}</w:t>
        </w:r>
      </w:hyperlink>
      <w:r w:rsidR="003265EB" w:rsidRPr="00EB0717">
        <w:t>, ChatGPT Plus o1</w:t>
      </w:r>
      <w:r w:rsidR="003265EB">
        <w:t xml:space="preserve"> </w:t>
      </w:r>
      <w:r w:rsidR="003265EB" w:rsidRPr="00EB0717">
        <w:fldChar w:fldCharType="begin"/>
      </w:r>
      <w:r w:rsidR="003265EB">
        <w:instrText xml:space="preserve"> ADDIN ZOTERO_ITEM CSL_CITATION {"citationID":"92Ulc2nr","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3265EB" w:rsidRPr="00655940">
        <w:t>[</w:t>
      </w:r>
      <w:hyperlink w:anchor="BIB_92" w:history="1">
        <w:r w:rsidR="003265EB" w:rsidRPr="007B456C">
          <w:rPr>
            <w:rStyle w:val="Hyperlink"/>
          </w:rPr>
          <w:t>92</w:t>
        </w:r>
      </w:hyperlink>
      <w:r w:rsidR="003265EB" w:rsidRPr="00655940">
        <w:t>]</w:t>
      </w:r>
      <w:r w:rsidR="003265EB" w:rsidRPr="00EB0717">
        <w:fldChar w:fldCharType="end"/>
      </w:r>
      <w:r w:rsidR="003265EB" w:rsidRPr="00EB0717">
        <w:t>, and SuperGrok Grok 3 Think</w:t>
      </w:r>
      <w:r w:rsidR="003265EB">
        <w:t xml:space="preserve"> </w:t>
      </w:r>
      <w:r w:rsidR="003265EB" w:rsidRPr="00EB0717">
        <w:fldChar w:fldCharType="begin"/>
      </w:r>
      <w:r w:rsidR="003265EB">
        <w:instrText xml:space="preserve"> ADDIN ZOTERO_ITEM CSL_CITATION {"citationID":"g3h4TtF7","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003265EB" w:rsidRPr="00EB0717">
        <w:fldChar w:fldCharType="separate"/>
      </w:r>
      <w:r w:rsidR="003265EB" w:rsidRPr="00655940">
        <w:t>[</w:t>
      </w:r>
      <w:hyperlink w:anchor="BIB_93" w:history="1">
        <w:r w:rsidR="003265EB" w:rsidRPr="007B456C">
          <w:rPr>
            <w:rStyle w:val="Hyperlink"/>
          </w:rPr>
          <w:t>93</w:t>
        </w:r>
      </w:hyperlink>
      <w:r w:rsidR="003265EB" w:rsidRPr="00655940">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7B456C">
          <w:rPr>
            <w:rStyle w:val="Hyperlink"/>
            <w:b/>
            <w:i/>
            <w:vanish/>
          </w:rPr>
          <w:t>{{</w:t>
        </w:r>
        <w:r w:rsidRPr="007B456C">
          <w:rPr>
            <w:rStyle w:val="Hyperlink"/>
            <w:i/>
          </w:rPr>
          <w:t>Peer</w:t>
        </w:r>
        <w:r w:rsidRPr="007B456C">
          <w:rPr>
            <w:rStyle w:val="Hyperlink"/>
            <w:i/>
          </w:rPr>
          <w:t>R</w:t>
        </w:r>
        <w:r w:rsidRPr="007B456C">
          <w:rPr>
            <w:rStyle w:val="Hyperlink"/>
            <w:i/>
          </w:rPr>
          <w:t>eviewPrompt</w:t>
        </w:r>
        <w:r w:rsidRPr="007B456C">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7B456C">
        <w:rPr>
          <w:vanish/>
        </w:rPr>
        <w:t>{{</w:t>
      </w:r>
      <w:r>
        <w:t>Highlights from Demonstration Analyses</w:t>
      </w:r>
      <w:r w:rsidRPr="007B456C">
        <w:rPr>
          <w:vanish/>
        </w:rPr>
        <w:t>}}{{BMK: #</w:t>
      </w:r>
      <w:r w:rsidR="00A01DBC" w:rsidRPr="007B456C">
        <w:rPr>
          <w:vanish/>
        </w:rPr>
        <w:t>D3_Demonstration_Analyses</w:t>
      </w:r>
      <w:r w:rsidRPr="007B456C">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instrText xml:space="preserve"> ADDIN ZOTERO_ITEM CSL_CITATION {"citationID":"DVbo7xor","properties":{"formattedCitation":"[22, 94]","plainCitation":"[22, 94]","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Pr="00655940">
        <w:t>[</w:t>
      </w:r>
      <w:hyperlink w:anchor="BIB_22" w:history="1">
        <w:r w:rsidRPr="007B456C">
          <w:rPr>
            <w:rStyle w:val="Hyperlink"/>
          </w:rPr>
          <w:t>22</w:t>
        </w:r>
      </w:hyperlink>
      <w:r w:rsidRPr="00655940">
        <w:t xml:space="preserve">, </w:t>
      </w:r>
      <w:hyperlink w:anchor="BIB_94" w:history="1">
        <w:r w:rsidRPr="007B456C">
          <w:rPr>
            <w:rStyle w:val="Hyperlink"/>
          </w:rPr>
          <w:t>94</w:t>
        </w:r>
      </w:hyperlink>
      <w:r w:rsidRPr="00655940">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lastRenderedPageBreak/>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instrText xml:space="preserve"> ADDIN ZOTERO_ITEM CSL_CITATION {"citationID":"t1WZkmmA","properties":{"formattedCitation":"[95]","plainCitation":"[95]","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Pr="00655940">
        <w:t>[</w:t>
      </w:r>
      <w:hyperlink w:anchor="BIB_95" w:history="1">
        <w:r w:rsidRPr="007B456C">
          <w:rPr>
            <w:rStyle w:val="Hyperlink"/>
          </w:rPr>
          <w:t>95</w:t>
        </w:r>
      </w:hyperlink>
      <w:r w:rsidRPr="00655940">
        <w:t>]</w:t>
      </w:r>
      <w:r w:rsidRPr="00EB0717">
        <w:fldChar w:fldCharType="end"/>
      </w:r>
      <w:r w:rsidRPr="00EB0717">
        <w:t>, Table 9.1). This observation, combined with the authors' failure to monitor or report ambient pressure despite claiming a significant (10-15 times higher 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7B456C">
        <w:rPr>
          <w:vanish/>
        </w:rPr>
        <w:t>{{</w:t>
      </w:r>
      <w:r w:rsidR="0087770A">
        <w:t>Input Bias: Rationalization and Suppression</w:t>
      </w:r>
      <w:r w:rsidRPr="007B456C">
        <w:rPr>
          <w:vanish/>
        </w:rPr>
        <w:t>}}{{BMK: #</w:t>
      </w:r>
      <w:r w:rsidR="005A0069" w:rsidRPr="007B456C">
        <w:rPr>
          <w:vanish/>
        </w:rPr>
        <w:t>D3_Input_Bias</w:t>
      </w:r>
      <w:r w:rsidRPr="007B456C">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7B456C">
          <w:rPr>
            <w:rStyle w:val="Hyperlink"/>
            <w:b/>
            <w:i/>
            <w:vanish/>
          </w:rPr>
          <w:t>{{</w:t>
        </w:r>
        <w:r w:rsidR="00AA307D" w:rsidRPr="007B456C">
          <w:rPr>
            <w:rStyle w:val="Hyperlink"/>
            <w:i/>
          </w:rPr>
          <w:t>PeerReviewPrompt</w:t>
        </w:r>
        <w:r w:rsidR="00AA307D" w:rsidRPr="007B456C">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7B456C">
          <w:rPr>
            <w:rStyle w:val="Hyperlink"/>
            <w:b/>
            <w:vanish/>
          </w:rPr>
          <w:t>{{</w:t>
        </w:r>
        <w:r w:rsidR="00C16271" w:rsidRPr="007B456C">
          <w:rPr>
            <w:rStyle w:val="Hyperlink"/>
          </w:rPr>
          <w:t>naive analysis</w:t>
        </w:r>
        <w:r w:rsidR="00C16271" w:rsidRPr="007B456C">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5575FC">
        <w:instrText xml:space="preserve"> ADDIN ZOTERO_ITEM CSL_CITATION {"citationID":"v0LeSX28","properties":{"formattedCitation":"[96]","plainCitation":"[96]","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5575FC" w:rsidRPr="005575FC">
        <w:t>[</w:t>
      </w:r>
      <w:hyperlink w:anchor="BIB_96" w:history="1">
        <w:r w:rsidR="005575FC" w:rsidRPr="007B456C">
          <w:rPr>
            <w:rStyle w:val="Hyperlink"/>
          </w:rPr>
          <w:t>96</w:t>
        </w:r>
      </w:hyperlink>
      <w:r w:rsidR="005575FC" w:rsidRPr="005575FC">
        <w:t>]</w:t>
      </w:r>
      <w:r w:rsidR="005575FC">
        <w:fldChar w:fldCharType="end"/>
      </w:r>
      <w:r w:rsidR="006A7FE0" w:rsidRPr="005575FC">
        <w:t xml:space="preserve"> and LLM </w:t>
      </w:r>
      <w:r w:rsidR="005575FC">
        <w:fldChar w:fldCharType="begin"/>
      </w:r>
      <w:r w:rsidR="00270799">
        <w:instrText xml:space="preserve"> ADDIN ZOTERO_ITEM CSL_CITATION {"citationID":"GYD5Gsti","properties":{"formattedCitation":"[97]","plainCitation":"[97]","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s://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5575FC" w:rsidRPr="005575FC">
        <w:t>[</w:t>
      </w:r>
      <w:hyperlink w:anchor="BIB_97" w:history="1">
        <w:r w:rsidR="005575FC" w:rsidRPr="007B456C">
          <w:rPr>
            <w:rStyle w:val="Hyperlink"/>
          </w:rPr>
          <w:t>97</w:t>
        </w:r>
      </w:hyperlink>
      <w:r w:rsidR="005575FC" w:rsidRPr="005575FC">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7B456C">
          <w:rPr>
            <w:rStyle w:val="Hyperlink"/>
            <w:vanish/>
          </w:rPr>
          <w:t>{{</w:t>
        </w:r>
        <w:r w:rsidRPr="007B456C">
          <w:rPr>
            <w:rStyle w:val="Hyperlink"/>
          </w:rPr>
          <w:t>Section 2.2.3</w:t>
        </w:r>
        <w:r w:rsidRPr="007B456C">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7B456C">
          <w:rPr>
            <w:rStyle w:val="Hyperlink"/>
            <w:b/>
            <w:vanish/>
          </w:rPr>
          <w:t>{{</w:t>
        </w:r>
        <w:r w:rsidRPr="007B456C">
          <w:rPr>
            <w:rStyle w:val="Hyperlink"/>
          </w:rPr>
          <w:t>Section 2.3.1</w:t>
        </w:r>
        <w:r w:rsidRPr="007B456C">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7B456C">
          <w:rPr>
            <w:rStyle w:val="Hyperlink"/>
            <w:b/>
            <w:i/>
            <w:vanish/>
          </w:rPr>
          <w:t>{{</w:t>
        </w:r>
        <w:r w:rsidRPr="007B456C">
          <w:rPr>
            <w:rStyle w:val="Hyperlink"/>
            <w:i/>
          </w:rPr>
          <w:t>PeerReviewPrompt</w:t>
        </w:r>
        <w:r w:rsidRPr="007B456C">
          <w:rPr>
            <w:rStyle w:val="Hyperlink"/>
            <w:b/>
            <w:i/>
            <w:vanish/>
          </w:rPr>
          <w:t>}}{{LNK: #PeerReviewPrompt}}</w:t>
        </w:r>
      </w:hyperlink>
      <w:r w:rsidRPr="001B6BA0">
        <w:t>. The strategies employed, including specific persona engineering elements (</w:t>
      </w:r>
      <w:hyperlink w:anchor="Behavioral_Context" w:history="1">
        <w:r w:rsidRPr="007B456C">
          <w:rPr>
            <w:rStyle w:val="Hyperlink"/>
            <w:b/>
            <w:vanish/>
          </w:rPr>
          <w:t>{{</w:t>
        </w:r>
        <w:r w:rsidRPr="007B456C">
          <w:rPr>
            <w:rStyle w:val="Hyperlink"/>
          </w:rPr>
          <w:t>Section 2.2.3</w:t>
        </w:r>
        <w:r w:rsidRPr="007B456C">
          <w:rPr>
            <w:rStyle w:val="Hyperlink"/>
            <w:b/>
            <w:vanish/>
          </w:rPr>
          <w:t>}}{{LNK: #Behavioral_Context}}</w:t>
        </w:r>
      </w:hyperlink>
      <w:r w:rsidRPr="001B6BA0">
        <w:t>) and prompts designed to induce a more critical, negatively biased stance (</w:t>
      </w:r>
      <w:hyperlink w:anchor="M2_Reflecting" w:history="1">
        <w:r w:rsidRPr="007B456C">
          <w:rPr>
            <w:rStyle w:val="Hyperlink"/>
            <w:b/>
            <w:vanish/>
          </w:rPr>
          <w:t>{{</w:t>
        </w:r>
        <w:r w:rsidRPr="007B456C">
          <w:rPr>
            <w:rStyle w:val="Hyperlink"/>
          </w:rPr>
          <w:t>2.3.4</w:t>
        </w:r>
        <w:r w:rsidRPr="007B456C">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7B456C">
          <w:rPr>
            <w:rStyle w:val="Hyperlink"/>
            <w:b/>
            <w:i/>
            <w:vanish/>
          </w:rPr>
          <w:t>{{</w:t>
        </w:r>
        <w:r w:rsidR="0088631F" w:rsidRPr="007B456C">
          <w:rPr>
            <w:rStyle w:val="Hyperlink"/>
            <w:i/>
          </w:rPr>
          <w:t>PeerReviewPrompt</w:t>
        </w:r>
        <w:r w:rsidR="0088631F" w:rsidRPr="007B456C">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5575FC">
        <w:instrText xml:space="preserve"> ADDIN ZOTERO_ITEM CSL_CITATION {"citationID":"0aS1P5u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7B456C">
        <w:rPr>
          <w:vanish/>
        </w:rPr>
        <w:lastRenderedPageBreak/>
        <w:t>{{</w:t>
      </w:r>
      <w:r w:rsidR="00BF65E8">
        <w:t>Insights into PWP-Guided LLM Reasoning</w:t>
      </w:r>
      <w:r w:rsidRPr="007B456C">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7B456C">
          <w:rPr>
            <w:rStyle w:val="Hyperlink"/>
            <w:b/>
            <w:vanish/>
          </w:rPr>
          <w:t>{{</w:t>
        </w:r>
        <w:r w:rsidRPr="007B456C">
          <w:rPr>
            <w:rStyle w:val="Hyperlink"/>
          </w:rPr>
          <w:t>Section 3.1</w:t>
        </w:r>
        <w:r w:rsidR="000F3572" w:rsidRPr="007B456C">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t xml:space="preserve">Consider the example of multiple models identifying the use of a glass-wool-packed condenser as an improvised and likely inadequate fractionating column (reported in </w:t>
      </w:r>
      <w:hyperlink w:anchor="D3_Demonstration_Analyses" w:history="1">
        <w:r w:rsidR="000F3572" w:rsidRPr="007B456C">
          <w:rPr>
            <w:rStyle w:val="Hyperlink"/>
            <w:b/>
            <w:vanish/>
          </w:rPr>
          <w:t>{{</w:t>
        </w:r>
        <w:r w:rsidR="000F3572" w:rsidRPr="007B456C">
          <w:rPr>
            <w:rStyle w:val="Hyperlink"/>
          </w:rPr>
          <w:t>Section 3.1</w:t>
        </w:r>
        <w:r w:rsidR="000F3572" w:rsidRPr="007B456C">
          <w:rPr>
            <w:rStyle w:val="Hyperlink"/>
            <w:b/>
            <w:vanish/>
          </w:rPr>
          <w:t>}}{{LNK: #D3_Demonstration_Analyses}}</w:t>
        </w:r>
      </w:hyperlink>
      <w:r w:rsidRPr="00BF65E8">
        <w:t>). One plausible mechanism behind flagging such issues relates to the LLM's fundamental nature as a predictive model trained on vast datasets. LLMs excel at learning statistical regularities and predicting text based on these patterns. Common and well-established scientific 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7B456C">
          <w:rPr>
            <w:rStyle w:val="Hyperlink"/>
            <w:b/>
            <w:vanish/>
          </w:rPr>
          <w:t>{{</w:t>
        </w:r>
        <w:r w:rsidRPr="007B456C">
          <w:rPr>
            <w:rStyle w:val="Hyperlink"/>
          </w:rPr>
          <w:t>IV.D.2.2</w:t>
        </w:r>
        <w:r w:rsidR="00EF6A08" w:rsidRPr="007B456C">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7B456C">
          <w:rPr>
            <w:rStyle w:val="Hyperlink"/>
            <w:b/>
            <w:vanish/>
          </w:rPr>
          <w:t>{{</w:t>
        </w:r>
        <w:r w:rsidR="00EF6A08" w:rsidRPr="007B456C">
          <w:rPr>
            <w:rStyle w:val="Hyperlink"/>
          </w:rPr>
          <w:t>IV.D.2.3.D</w:t>
        </w:r>
        <w:r w:rsidR="00EF6A08" w:rsidRPr="007B456C">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7B456C">
          <w:rPr>
            <w:rStyle w:val="Hyperlink"/>
            <w:b/>
            <w:vanish/>
          </w:rPr>
          <w:t>{{</w:t>
        </w:r>
        <w:r w:rsidRPr="007B456C">
          <w:rPr>
            <w:rStyle w:val="Hyperlink"/>
          </w:rPr>
          <w:t>IV.D.2.3.E</w:t>
        </w:r>
        <w:r w:rsidR="000C78C1" w:rsidRPr="007B456C">
          <w:rPr>
            <w:rStyle w:val="Hyperlink"/>
            <w:b/>
            <w:vanish/>
          </w:rPr>
          <w:t>}}{{LNK: #IV_D2_3_E_A_Priori_Feasibility_Assess}}</w:t>
        </w:r>
      </w:hyperlink>
      <w:r w:rsidRPr="00BF65E8">
        <w:t xml:space="preserve">, </w:t>
      </w:r>
      <w:hyperlink w:anchor="IV_D2_3_F_Idealized_Model_Performance" w:history="1">
        <w:r w:rsidR="000C78C1" w:rsidRPr="007B456C">
          <w:rPr>
            <w:rStyle w:val="Hyperlink"/>
            <w:b/>
            <w:vanish/>
          </w:rPr>
          <w:t>{{</w:t>
        </w:r>
        <w:r w:rsidRPr="007B456C">
          <w:rPr>
            <w:rStyle w:val="Hyperlink"/>
          </w:rPr>
          <w:t>IV.D.2.3.F</w:t>
        </w:r>
        <w:r w:rsidR="000C78C1" w:rsidRPr="007B456C">
          <w:rPr>
            <w:rStyle w:val="Hyperlink"/>
            <w:b/>
            <w:vanish/>
          </w:rPr>
          <w:t>}}{{LNK: #IV_D2_3_F_Idealized_Model_Performance}}</w:t>
        </w:r>
      </w:hyperlink>
      <w:r w:rsidRPr="00BF65E8">
        <w:t xml:space="preserve">), and assess plausibility (e.g., Section </w:t>
      </w:r>
      <w:hyperlink w:anchor="IV_D2_5_A_Priori_Plausibility_Check" w:history="1">
        <w:r w:rsidR="000C78C1" w:rsidRPr="007B456C">
          <w:rPr>
            <w:rStyle w:val="Hyperlink"/>
            <w:b/>
            <w:vanish/>
          </w:rPr>
          <w:t>{{</w:t>
        </w:r>
        <w:r w:rsidRPr="007B456C">
          <w:rPr>
            <w:rStyle w:val="Hyperlink"/>
          </w:rPr>
          <w:t>IV.D.2.5</w:t>
        </w:r>
        <w:r w:rsidR="000C78C1" w:rsidRPr="007B456C">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mitigate input bias (discussed in </w:t>
      </w:r>
      <w:hyperlink w:anchor="D3_Input_Bias" w:history="1">
        <w:r w:rsidR="000F3572" w:rsidRPr="007B456C">
          <w:rPr>
            <w:rStyle w:val="Hyperlink"/>
            <w:b/>
            <w:vanish/>
          </w:rPr>
          <w:t>{{</w:t>
        </w:r>
        <w:r w:rsidRPr="007B456C">
          <w:rPr>
            <w:rStyle w:val="Hyperlink"/>
          </w:rPr>
          <w:t>Section 3.2</w:t>
        </w:r>
        <w:r w:rsidR="000F3572" w:rsidRPr="007B456C">
          <w:rPr>
            <w:rStyle w:val="Hyperlink"/>
            <w:b/>
            <w:vanish/>
          </w:rPr>
          <w:t>}}{{LNK: #</w:t>
        </w:r>
        <w:r w:rsidR="005A0069" w:rsidRPr="007B456C">
          <w:rPr>
            <w:rStyle w:val="Hyperlink"/>
            <w:b/>
            <w:vanish/>
          </w:rPr>
          <w:t>D3_Input_Bias</w:t>
        </w:r>
        <w:r w:rsidR="000F3572" w:rsidRPr="007B456C">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7B456C">
        <w:rPr>
          <w:vanish/>
        </w:rPr>
        <w:t>{{</w:t>
      </w:r>
      <w:r w:rsidR="00705675" w:rsidRPr="00EB0717">
        <w:t>Study Limitations</w:t>
      </w:r>
      <w:r w:rsidRPr="007B456C">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7A57F3">
      <w:pPr>
        <w:pStyle w:val="ListNumber"/>
        <w:numPr>
          <w:ilvl w:val="0"/>
          <w:numId w:val="88"/>
        </w:numPr>
        <w:tabs>
          <w:tab w:val="clear" w:pos="360"/>
          <w:tab w:val="num" w:pos="540"/>
        </w:tabs>
        <w:ind w:left="540"/>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A43F89">
      <w:pPr>
        <w:pStyle w:val="ListNumber"/>
        <w:tabs>
          <w:tab w:val="clear" w:pos="360"/>
          <w:tab w:val="num" w:pos="540"/>
        </w:tabs>
        <w:ind w:left="540"/>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A43F89">
      <w:pPr>
        <w:pStyle w:val="ListNumber"/>
        <w:tabs>
          <w:tab w:val="clear" w:pos="360"/>
          <w:tab w:val="num" w:pos="540"/>
        </w:tabs>
        <w:ind w:left="540"/>
      </w:pPr>
      <w:r w:rsidRPr="00EB0717">
        <w:rPr>
          <w:b/>
        </w:rPr>
        <w:lastRenderedPageBreak/>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A43F89">
      <w:pPr>
        <w:pStyle w:val="ListNumber"/>
        <w:tabs>
          <w:tab w:val="clear" w:pos="360"/>
          <w:tab w:val="num" w:pos="540"/>
        </w:tabs>
        <w:ind w:left="540"/>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A43F89">
      <w:pPr>
        <w:pStyle w:val="ListNumber"/>
        <w:tabs>
          <w:tab w:val="clear" w:pos="360"/>
          <w:tab w:val="num" w:pos="540"/>
        </w:tabs>
        <w:ind w:left="540"/>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7B456C">
        <w:rPr>
          <w:vanish/>
          <w:lang w:val="fr-FR"/>
        </w:rPr>
        <w:t>{{</w:t>
      </w:r>
      <w:r w:rsidR="00FB039A" w:rsidRPr="004241A1">
        <w:rPr>
          <w:lang w:val="fr-FR"/>
        </w:rPr>
        <w:t>Future Directions</w:t>
      </w:r>
      <w:r w:rsidRPr="007B456C">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7B456C">
          <w:rPr>
            <w:rStyle w:val="Hyperlink"/>
            <w:b/>
            <w:i/>
            <w:vanish/>
          </w:rPr>
          <w:t>{{</w:t>
        </w:r>
        <w:r w:rsidR="00A63871" w:rsidRPr="007B456C">
          <w:rPr>
            <w:rStyle w:val="Hyperlink"/>
            <w:i/>
          </w:rPr>
          <w:t>PeerReviewPrompt</w:t>
        </w:r>
        <w:r w:rsidR="00A63871" w:rsidRPr="007B456C">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7A57F3">
      <w:pPr>
        <w:pStyle w:val="ListNumber"/>
        <w:numPr>
          <w:ilvl w:val="0"/>
          <w:numId w:val="28"/>
        </w:numPr>
        <w:tabs>
          <w:tab w:val="clear" w:pos="360"/>
          <w:tab w:val="num" w:pos="540"/>
        </w:tabs>
        <w:ind w:left="540"/>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7A57F3">
      <w:pPr>
        <w:pStyle w:val="ListNumber"/>
        <w:numPr>
          <w:ilvl w:val="0"/>
          <w:numId w:val="28"/>
        </w:numPr>
        <w:tabs>
          <w:tab w:val="clear" w:pos="360"/>
          <w:tab w:val="num" w:pos="540"/>
        </w:tabs>
        <w:ind w:left="540"/>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7A57F3">
      <w:pPr>
        <w:pStyle w:val="ListNumber"/>
        <w:numPr>
          <w:ilvl w:val="0"/>
          <w:numId w:val="28"/>
        </w:numPr>
        <w:tabs>
          <w:tab w:val="clear" w:pos="360"/>
          <w:tab w:val="num" w:pos="540"/>
        </w:tabs>
        <w:ind w:left="540"/>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7B456C">
          <w:rPr>
            <w:rStyle w:val="Hyperlink"/>
            <w:b/>
            <w:vanish/>
          </w:rPr>
          <w:t>{{</w:t>
        </w:r>
        <w:r w:rsidRPr="007B456C">
          <w:rPr>
            <w:rStyle w:val="Hyperlink"/>
          </w:rPr>
          <w:t>Section IV</w:t>
        </w:r>
        <w:r w:rsidR="007901D6" w:rsidRPr="007B456C">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lastRenderedPageBreak/>
        <w:t>Streamlining Section IV.D (Methodology Analysis):</w:t>
      </w:r>
      <w:r w:rsidRPr="00EB0717">
        <w:t xml:space="preserve"> The current structure, including the detailed sub-steps within </w:t>
      </w:r>
      <w:hyperlink w:anchor="IV_D2_3_Analysis_of_Core_Stages" w:history="1">
        <w:r w:rsidR="00F55B3F" w:rsidRPr="007B456C">
          <w:rPr>
            <w:rStyle w:val="Hyperlink"/>
            <w:b/>
            <w:vanish/>
          </w:rPr>
          <w:t>{{</w:t>
        </w:r>
        <w:r w:rsidR="00F55B3F" w:rsidRPr="007B456C">
          <w:rPr>
            <w:rStyle w:val="Hyperlink"/>
          </w:rPr>
          <w:t>Section IV.D.2.3</w:t>
        </w:r>
        <w:r w:rsidR="00F55B3F" w:rsidRPr="007B456C">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7B456C">
          <w:rPr>
            <w:rStyle w:val="Hyperlink"/>
            <w:b/>
            <w:vanish/>
          </w:rPr>
          <w:t>{{</w:t>
        </w:r>
        <w:r w:rsidRPr="007B456C">
          <w:rPr>
            <w:rStyle w:val="Hyperlink"/>
          </w:rPr>
          <w:t>Section IV.D.2.3.F</w:t>
        </w:r>
        <w:r w:rsidRPr="007B456C">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7B456C">
          <w:rPr>
            <w:rStyle w:val="Hyperlink"/>
            <w:b/>
            <w:vanish/>
          </w:rPr>
          <w:t>{{</w:t>
        </w:r>
        <w:r w:rsidRPr="007B456C">
          <w:rPr>
            <w:rStyle w:val="Hyperlink"/>
          </w:rPr>
          <w:t>Section IV.D.2.3.E</w:t>
        </w:r>
        <w:r w:rsidRPr="007B456C">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7B456C">
          <w:rPr>
            <w:rStyle w:val="Hyperlink"/>
            <w:b/>
            <w:vanish/>
          </w:rPr>
          <w:t>{{</w:t>
        </w:r>
        <w:r w:rsidR="00750715" w:rsidRPr="007B456C">
          <w:rPr>
            <w:rStyle w:val="Hyperlink"/>
          </w:rPr>
          <w:t>Section I</w:t>
        </w:r>
        <w:r w:rsidRPr="007B456C">
          <w:rPr>
            <w:rStyle w:val="Hyperlink"/>
          </w:rPr>
          <w:t>V.D.1.3</w:t>
        </w:r>
        <w:r w:rsidRPr="007B456C">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7B456C">
          <w:rPr>
            <w:rStyle w:val="Hyperlink"/>
            <w:b/>
            <w:vanish/>
          </w:rPr>
          <w:t>{{</w:t>
        </w:r>
        <w:r w:rsidR="00750715" w:rsidRPr="007B456C">
          <w:rPr>
            <w:rStyle w:val="Hyperlink"/>
          </w:rPr>
          <w:t>Section I</w:t>
        </w:r>
        <w:r w:rsidRPr="007B456C">
          <w:rPr>
            <w:rStyle w:val="Hyperlink"/>
          </w:rPr>
          <w:t>V.D.2.5</w:t>
        </w:r>
        <w:r w:rsidRPr="007B456C">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7B456C">
          <w:rPr>
            <w:rStyle w:val="Hyperlink"/>
            <w:b/>
            <w:vanish/>
          </w:rPr>
          <w:t>{{</w:t>
        </w:r>
        <w:r w:rsidR="00750715" w:rsidRPr="007B456C">
          <w:rPr>
            <w:rStyle w:val="Hyperlink"/>
          </w:rPr>
          <w:t xml:space="preserve">Section </w:t>
        </w:r>
        <w:r w:rsidRPr="007B456C">
          <w:rPr>
            <w:rStyle w:val="Hyperlink"/>
          </w:rPr>
          <w:t>IV.D.1.3</w:t>
        </w:r>
        <w:r w:rsidRPr="007B456C">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7B456C">
          <w:rPr>
            <w:rStyle w:val="Hyperlink"/>
            <w:b/>
            <w:vanish/>
          </w:rPr>
          <w:t>{{</w:t>
        </w:r>
        <w:r w:rsidRPr="007B456C">
          <w:rPr>
            <w:rStyle w:val="Hyperlink"/>
          </w:rPr>
          <w:t>Section 2.2.4</w:t>
        </w:r>
        <w:r w:rsidRPr="007B456C">
          <w:rPr>
            <w:rStyle w:val="Hyperlink"/>
            <w:b/>
            <w:vanish/>
          </w:rPr>
          <w:t>}}{{LNK: #M2_Custom_Classification}}</w:t>
        </w:r>
      </w:hyperlink>
      <w:r w:rsidRPr="00EB0717">
        <w:t xml:space="preserve">), the </w:t>
      </w:r>
      <w:hyperlink w:anchor="IV_B_1_Result_Classification" w:history="1">
        <w:r w:rsidRPr="007B456C">
          <w:rPr>
            <w:rStyle w:val="Hyperlink"/>
            <w:b/>
            <w:vanish/>
          </w:rPr>
          <w:t>{{</w:t>
        </w:r>
        <w:r w:rsidRPr="007B456C">
          <w:rPr>
            <w:rStyle w:val="Hyperlink"/>
          </w:rPr>
          <w:t>custom classification scheme</w:t>
        </w:r>
        <w:r w:rsidRPr="007B456C">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7B456C">
          <w:rPr>
            <w:rStyle w:val="Hyperlink"/>
            <w:b/>
            <w:vanish/>
          </w:rPr>
          <w:t>{{</w:t>
        </w:r>
        <w:r w:rsidR="00750715" w:rsidRPr="007B456C">
          <w:rPr>
            <w:rStyle w:val="Hyperlink"/>
          </w:rPr>
          <w:t xml:space="preserve">Section </w:t>
        </w:r>
        <w:r w:rsidRPr="007B456C">
          <w:rPr>
            <w:rStyle w:val="Hyperlink"/>
          </w:rPr>
          <w:t>IV.A.3</w:t>
        </w:r>
        <w:r w:rsidRPr="007B456C">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7A57F3">
      <w:pPr>
        <w:pStyle w:val="ListNumber"/>
        <w:numPr>
          <w:ilvl w:val="0"/>
          <w:numId w:val="28"/>
        </w:numPr>
        <w:tabs>
          <w:tab w:val="clear" w:pos="360"/>
          <w:tab w:val="num" w:pos="540"/>
        </w:tabs>
        <w:ind w:left="540"/>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7A57F3">
      <w:pPr>
        <w:pStyle w:val="ListNumber"/>
        <w:numPr>
          <w:ilvl w:val="0"/>
          <w:numId w:val="28"/>
        </w:numPr>
        <w:tabs>
          <w:tab w:val="clear" w:pos="360"/>
          <w:tab w:val="num" w:pos="540"/>
        </w:tabs>
        <w:ind w:left="540"/>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7A57F3">
      <w:pPr>
        <w:pStyle w:val="ListNumber"/>
        <w:numPr>
          <w:ilvl w:val="0"/>
          <w:numId w:val="28"/>
        </w:numPr>
        <w:tabs>
          <w:tab w:val="clear" w:pos="360"/>
          <w:tab w:val="num" w:pos="540"/>
        </w:tabs>
        <w:ind w:left="540"/>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7A57F3">
      <w:pPr>
        <w:pStyle w:val="ListNumber"/>
        <w:numPr>
          <w:ilvl w:val="0"/>
          <w:numId w:val="28"/>
        </w:numPr>
        <w:tabs>
          <w:tab w:val="clear" w:pos="360"/>
          <w:tab w:val="num" w:pos="540"/>
        </w:tabs>
        <w:ind w:left="540"/>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w:t>
      </w:r>
      <w:r w:rsidRPr="00EB0717">
        <w:lastRenderedPageBreak/>
        <w:t>the module for main result extraction and classification (</w:t>
      </w:r>
      <w:hyperlink w:anchor="IV_B_1_Main_Claimed_Result" w:history="1">
        <w:r w:rsidR="007901D6" w:rsidRPr="007B456C">
          <w:rPr>
            <w:rStyle w:val="Hyperlink"/>
            <w:b/>
            <w:vanish/>
          </w:rPr>
          <w:t>{{</w:t>
        </w:r>
        <w:r w:rsidRPr="007B456C">
          <w:rPr>
            <w:rStyle w:val="Hyperlink"/>
          </w:rPr>
          <w:t>Section IV.B.1</w:t>
        </w:r>
        <w:r w:rsidR="007901D6" w:rsidRPr="007B456C">
          <w:rPr>
            <w:rStyle w:val="Hyperlink"/>
            <w:b/>
            <w:bCs/>
            <w:vanish/>
          </w:rPr>
          <w:t>}}{{LNK: #IV_B_1_Main_Claimed_Result}}</w:t>
        </w:r>
      </w:hyperlink>
      <w:r w:rsidRPr="00EB0717">
        <w:t>), the figure analysis workflow (</w:t>
      </w:r>
      <w:hyperlink w:anchor="IV_C_Analyzing_Figures" w:history="1">
        <w:r w:rsidR="007901D6" w:rsidRPr="007B456C">
          <w:rPr>
            <w:rStyle w:val="Hyperlink"/>
            <w:b/>
            <w:vanish/>
          </w:rPr>
          <w:t>{{</w:t>
        </w:r>
        <w:r w:rsidRPr="007B456C">
          <w:rPr>
            <w:rStyle w:val="Hyperlink"/>
          </w:rPr>
          <w:t>Section IV.C</w:t>
        </w:r>
        <w:r w:rsidR="007901D6" w:rsidRPr="007B456C">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7B456C">
          <w:rPr>
            <w:rStyle w:val="Hyperlink"/>
            <w:b/>
            <w:vanish/>
          </w:rPr>
          <w:t>{{</w:t>
        </w:r>
        <w:r w:rsidRPr="007B456C">
          <w:rPr>
            <w:rStyle w:val="Hyperlink"/>
          </w:rPr>
          <w:t>Section IV.D.2.2</w:t>
        </w:r>
        <w:r w:rsidR="007901D6" w:rsidRPr="007B456C">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Default="00FB039A" w:rsidP="007A57F3">
      <w:pPr>
        <w:pStyle w:val="ListNumber"/>
        <w:numPr>
          <w:ilvl w:val="0"/>
          <w:numId w:val="28"/>
        </w:numPr>
        <w:tabs>
          <w:tab w:val="clear" w:pos="360"/>
          <w:tab w:val="num" w:pos="540"/>
        </w:tabs>
        <w:ind w:left="540"/>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7B456C">
          <w:rPr>
            <w:rStyle w:val="Hyperlink"/>
            <w:b/>
            <w:vanish/>
          </w:rPr>
          <w:t>{{</w:t>
        </w:r>
        <w:r w:rsidRPr="007B456C">
          <w:rPr>
            <w:rStyle w:val="Hyperlink"/>
          </w:rPr>
          <w:t>2.1</w:t>
        </w:r>
        <w:r w:rsidR="007156BE" w:rsidRPr="007B456C">
          <w:rPr>
            <w:rStyle w:val="Hyperlink"/>
            <w:b/>
            <w:vanish/>
          </w:rPr>
          <w:t>}}{{LNK: #M2_Meta_Prompting}}</w:t>
        </w:r>
      </w:hyperlink>
      <w:r w:rsidR="00750715">
        <w:t xml:space="preserve"> and</w:t>
      </w:r>
      <w:r w:rsidRPr="00EB0717">
        <w:t xml:space="preserve"> </w:t>
      </w:r>
      <w:hyperlink w:anchor="M2_Reflecting" w:history="1">
        <w:r w:rsidR="007156BE" w:rsidRPr="007B456C">
          <w:rPr>
            <w:rStyle w:val="Hyperlink"/>
            <w:b/>
            <w:vanish/>
          </w:rPr>
          <w:t>{{</w:t>
        </w:r>
        <w:r w:rsidR="00246C98" w:rsidRPr="007B456C">
          <w:rPr>
            <w:rStyle w:val="Hyperlink"/>
          </w:rPr>
          <w:t>2.3.4</w:t>
        </w:r>
        <w:r w:rsidR="007156BE" w:rsidRPr="007B456C">
          <w:rPr>
            <w:rStyle w:val="Hyperlink"/>
            <w:b/>
            <w:vanish/>
          </w:rPr>
          <w:t>}}{{LNK: #M2_Reflecting}}</w:t>
        </w:r>
      </w:hyperlink>
      <w:r w:rsidRPr="00EB0717">
        <w:t>) could yield more systematic and efficient methods for developing complex workflow prompts like PWP.</w:t>
      </w:r>
    </w:p>
    <w:p w:rsidR="00E523E5" w:rsidRPr="00EB0717" w:rsidRDefault="00E523E5" w:rsidP="007A57F3">
      <w:pPr>
        <w:pStyle w:val="ListNumber"/>
        <w:numPr>
          <w:ilvl w:val="0"/>
          <w:numId w:val="28"/>
        </w:numPr>
        <w:tabs>
          <w:tab w:val="clear" w:pos="360"/>
          <w:tab w:val="num" w:pos="540"/>
        </w:tabs>
        <w:ind w:left="540"/>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7B456C">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7B456C">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t xml:space="preserve">The proof-of-concept </w:t>
      </w:r>
      <w:hyperlink w:anchor="PeerReviewPrompt" w:history="1">
        <w:r w:rsidRPr="007B456C">
          <w:rPr>
            <w:rStyle w:val="Hyperlink"/>
            <w:b/>
            <w:vanish/>
          </w:rPr>
          <w:t>{{</w:t>
        </w:r>
        <w:r w:rsidRPr="007B456C">
          <w:rPr>
            <w:rStyle w:val="Hyperlink"/>
          </w:rPr>
          <w:t>PeerReviewPrompt</w:t>
        </w:r>
        <w:r w:rsidRPr="007B456C">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270799">
        <w:instrText xml:space="preserve"> ADDIN ZOTERO_ITEM CSL_CITATION {"citationID":"IaiYBaFZ","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006C5E90" w:rsidRPr="00EB0717">
        <w:fldChar w:fldCharType="separate"/>
      </w:r>
      <w:r w:rsidR="005575FC" w:rsidRPr="005575FC">
        <w:t>[</w:t>
      </w:r>
      <w:hyperlink w:anchor="BIB_98" w:history="1">
        <w:r w:rsidR="005575FC" w:rsidRPr="007B456C">
          <w:rPr>
            <w:rStyle w:val="Hyperlink"/>
          </w:rPr>
          <w:t>98</w:t>
        </w:r>
      </w:hyperlink>
      <w:r w:rsidR="005575FC" w:rsidRPr="005575FC">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4C7145">
      <w:pPr>
        <w:pStyle w:val="Heading1"/>
        <w:pageBreakBefore/>
      </w:pPr>
      <w:bookmarkStart w:id="31" w:name="SI"/>
      <w:r w:rsidRPr="007B456C">
        <w:rPr>
          <w:vanish/>
        </w:rPr>
        <w:lastRenderedPageBreak/>
        <w:t>{{</w:t>
      </w:r>
      <w:r w:rsidRPr="00EB0717">
        <w:t>Supporting Information</w:t>
      </w:r>
      <w:r w:rsidRPr="007B456C">
        <w:rPr>
          <w:vanish/>
        </w:rPr>
        <w:t>}}{{BMK: #SI}}</w:t>
      </w:r>
      <w:bookmarkEnd w:id="31"/>
    </w:p>
    <w:p w:rsidR="00BC2047" w:rsidRPr="00EB0717" w:rsidRDefault="00F94C60" w:rsidP="00BC2047">
      <w:pPr>
        <w:pStyle w:val="Heading2-A0"/>
      </w:pPr>
      <w:bookmarkStart w:id="32" w:name="Prompt_Files"/>
      <w:r w:rsidRPr="007B456C">
        <w:rPr>
          <w:vanish/>
        </w:rPr>
        <w:t>{{</w:t>
      </w:r>
      <w:r w:rsidR="00BC2047" w:rsidRPr="00EB0717">
        <w:t xml:space="preserve">Prompt </w:t>
      </w:r>
      <w:r w:rsidR="00A94AEE" w:rsidRPr="00EB0717">
        <w:t>Files</w:t>
      </w:r>
      <w:r w:rsidR="004D222A" w:rsidRPr="00EB0717">
        <w:t xml:space="preserve"> for Use with LLMs</w:t>
      </w:r>
      <w:r w:rsidRPr="007B456C">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7B456C">
          <w:rPr>
            <w:rStyle w:val="Hyperlink"/>
            <w:b/>
            <w:vanish/>
          </w:rPr>
          <w:t>{{</w:t>
        </w:r>
        <w:r w:rsidRPr="007B456C">
          <w:rPr>
            <w:rStyle w:val="Hyperlink"/>
          </w:rPr>
          <w:t>experimental chemistry review prompt</w:t>
        </w:r>
        <w:r w:rsidR="00A12B75" w:rsidRPr="007B456C">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3" w:name="DetailedMetaPrompt"/>
      <w:r w:rsidRPr="007B456C">
        <w:rPr>
          <w:b/>
          <w:i/>
          <w:vanish/>
        </w:rPr>
        <w:t>{{</w:t>
      </w:r>
      <w:r w:rsidR="00BC2047" w:rsidRPr="00EB0717">
        <w:rPr>
          <w:i/>
        </w:rPr>
        <w:t>DetailedMetaPrompt.md</w:t>
      </w:r>
      <w:r w:rsidRPr="007B456C">
        <w:rPr>
          <w:b/>
          <w:i/>
          <w:vanish/>
        </w:rPr>
        <w:t>}}{{BMK: #DetailedMetaPrompt}}</w:t>
      </w:r>
      <w:bookmarkEnd w:id="33"/>
      <w:r w:rsidR="00BC2047" w:rsidRPr="00EB0717">
        <w:t>:</w:t>
      </w:r>
      <w:r w:rsidR="00BC2047" w:rsidRPr="00EB0717">
        <w:tab/>
        <w:t xml:space="preserve">Meta-prompt text for </w:t>
      </w:r>
      <w:hyperlink w:anchor="Meta_Meta_Prompting" w:history="1">
        <w:r w:rsidR="005A4F38" w:rsidRPr="007B456C">
          <w:rPr>
            <w:rStyle w:val="Hyperlink"/>
            <w:b/>
            <w:vanish/>
          </w:rPr>
          <w:t>{{</w:t>
        </w:r>
        <w:r w:rsidR="00BC2047" w:rsidRPr="007B456C">
          <w:rPr>
            <w:rStyle w:val="Hyperlink"/>
          </w:rPr>
          <w:t>revision of prompts and meta-prompts</w:t>
        </w:r>
        <w:r w:rsidR="005A4F38" w:rsidRPr="007B456C">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7B456C">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7B456C">
        <w:rPr>
          <w:b/>
          <w:vanish/>
        </w:rPr>
        <w:t>{{</w:t>
      </w:r>
      <w:r w:rsidRPr="00EB0717">
        <w:rPr>
          <w:i/>
        </w:rPr>
        <w:t>Prompt_Engineer_Peer.md</w:t>
      </w:r>
      <w:r w:rsidRPr="007B456C">
        <w:rPr>
          <w:b/>
          <w:vanish/>
        </w:rPr>
        <w:t>}}{{BMK: #Prompt_Engineer_Peer}}</w:t>
      </w:r>
      <w:bookmarkEnd w:id="34"/>
      <w:r w:rsidRPr="00EB0717">
        <w:t>:</w:t>
      </w:r>
      <w:r w:rsidRPr="00EB0717">
        <w:tab/>
      </w:r>
      <w:hyperlink w:anchor="AI_Prompt_Engineering" w:history="1">
        <w:r w:rsidR="006277A2" w:rsidRPr="007B456C">
          <w:rPr>
            <w:rStyle w:val="Hyperlink"/>
            <w:b/>
            <w:vanish/>
          </w:rPr>
          <w:t>{{</w:t>
        </w:r>
        <w:r w:rsidR="006277A2" w:rsidRPr="007B456C">
          <w:rPr>
            <w:rStyle w:val="Hyperlink"/>
          </w:rPr>
          <w:t xml:space="preserve">Prompt engineering assistant </w:t>
        </w:r>
        <w:r w:rsidR="006277A2" w:rsidRPr="007B456C">
          <w:rPr>
            <w:rStyle w:val="Hyperlink"/>
          </w:rPr>
          <w:t>and tutor</w:t>
        </w:r>
        <w:r w:rsidR="006277A2" w:rsidRPr="007B456C">
          <w:rPr>
            <w:rStyle w:val="Hyperlink"/>
            <w:b/>
            <w:vanish/>
          </w:rPr>
          <w:t>}}{{LNK: #</w:t>
        </w:r>
        <w:r w:rsidR="00C458A8" w:rsidRPr="007B456C">
          <w:rPr>
            <w:rStyle w:val="Hyperlink"/>
            <w:b/>
            <w:vanish/>
          </w:rPr>
          <w:t>AI_Prompt_Engineering</w:t>
        </w:r>
        <w:r w:rsidR="006277A2" w:rsidRPr="007B456C">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7B456C">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5" w:name="Test_Paper"/>
      <w:r w:rsidRPr="007B456C">
        <w:rPr>
          <w:vanish/>
        </w:rPr>
        <w:t>{{</w:t>
      </w:r>
      <w:r w:rsidR="00D87919" w:rsidRPr="00EB0717">
        <w:t xml:space="preserve">Test </w:t>
      </w:r>
      <w:r w:rsidRPr="00EB0717">
        <w:t>Paper</w:t>
      </w:r>
      <w:r w:rsidRPr="007B456C">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7B456C">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7B456C">
          <w:rPr>
            <w:rStyle w:val="Hyperlink"/>
            <w:b/>
            <w:vanish/>
          </w:rPr>
          <w:t>{{</w:t>
        </w:r>
        <w:r w:rsidR="0002520F" w:rsidRPr="007B456C">
          <w:rPr>
            <w:rStyle w:val="Hyperlink"/>
          </w:rPr>
          <w:t>Fair Use Statement</w:t>
        </w:r>
        <w:r w:rsidR="0002520F" w:rsidRPr="007B456C">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7B456C">
        <w:rPr>
          <w:vanish/>
          <w:lang w:val="pt-BR"/>
        </w:rPr>
        <w:t>{{</w:t>
      </w:r>
      <w:r w:rsidRPr="00B12593">
        <w:rPr>
          <w:lang w:val="pt-BR"/>
        </w:rPr>
        <w:t xml:space="preserve">Demo Usage Protocol for </w:t>
      </w:r>
      <w:r w:rsidRPr="00B12593">
        <w:rPr>
          <w:i/>
          <w:lang w:val="pt-BR"/>
        </w:rPr>
        <w:t>PeerReviewPrompt</w:t>
      </w:r>
      <w:r w:rsidRPr="007B456C">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7B456C">
        <w:rPr>
          <w:vanish/>
        </w:rPr>
        <w:t>{{</w:t>
      </w:r>
      <w:r w:rsidR="00463D5A" w:rsidRPr="00EB0717">
        <w:t>Demonstration Analyses and Links</w:t>
      </w:r>
      <w:r w:rsidRPr="007B456C">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7B456C" w:rsidP="00463D5A">
      <w:pPr>
        <w:pStyle w:val="ListBullet"/>
      </w:pPr>
      <w:hyperlink w:anchor="Gemini_Analysis" w:history="1">
        <w:r w:rsidR="0002520F" w:rsidRPr="007B456C">
          <w:rPr>
            <w:rStyle w:val="Hyperlink"/>
            <w:b/>
            <w:vanish/>
          </w:rPr>
          <w:t>{{</w:t>
        </w:r>
        <w:r w:rsidR="0002520F" w:rsidRPr="007B456C">
          <w:rPr>
            <w:rStyle w:val="Hyperlink"/>
          </w:rPr>
          <w:t>Gemini - Critical Analysis of the Exp</w:t>
        </w:r>
        <w:r w:rsidR="0002520F" w:rsidRPr="007B456C">
          <w:rPr>
            <w:rStyle w:val="Hyperlink"/>
          </w:rPr>
          <w:t>e</w:t>
        </w:r>
        <w:r w:rsidR="0002520F" w:rsidRPr="007B456C">
          <w:rPr>
            <w:rStyle w:val="Hyperlink"/>
          </w:rPr>
          <w:t>rimental Protocol for H</w:t>
        </w:r>
        <w:r w:rsidR="0002520F" w:rsidRPr="007B456C">
          <w:rPr>
            <w:rStyle w:val="Hyperlink"/>
            <w:vertAlign w:val="subscript"/>
          </w:rPr>
          <w:t>2</w:t>
        </w:r>
        <w:r w:rsidR="0002520F" w:rsidRPr="007B456C">
          <w:rPr>
            <w:rStyle w:val="Hyperlink"/>
            <w:vertAlign w:val="superscript"/>
          </w:rPr>
          <w:t>17</w:t>
        </w:r>
        <w:r w:rsidR="0002520F" w:rsidRPr="007B456C">
          <w:rPr>
            <w:rStyle w:val="Hyperlink"/>
          </w:rPr>
          <w:t>O Enrichment</w:t>
        </w:r>
        <w:r w:rsidR="0002520F" w:rsidRPr="007B456C">
          <w:rPr>
            <w:rStyle w:val="Hyperlink"/>
            <w:b/>
            <w:vanish/>
          </w:rPr>
          <w:t>}}{{LNK: #Gemini_Analysis}}</w:t>
        </w:r>
      </w:hyperlink>
      <w:r w:rsidR="00463D5A" w:rsidRPr="00EB0717">
        <w:t xml:space="preserve">; shared AI chat </w:t>
      </w:r>
      <w:r w:rsidR="00463D5A" w:rsidRPr="00EB0717">
        <w:fldChar w:fldCharType="begin"/>
      </w:r>
      <w:r w:rsidR="005575FC">
        <w:instrText xml:space="preserve"> ADDIN ZOTERO_ITEM CSL_CITATION {"citationID":"2v5aINGc","properties":{"formattedCitation":"[99]","plainCitation":"[99]","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5575FC" w:rsidRPr="005575FC">
        <w:t>[</w:t>
      </w:r>
      <w:hyperlink w:anchor="BIB_99" w:history="1">
        <w:r w:rsidR="005575FC" w:rsidRPr="007B456C">
          <w:rPr>
            <w:rStyle w:val="Hyperlink"/>
          </w:rPr>
          <w:t>99</w:t>
        </w:r>
      </w:hyperlink>
      <w:r w:rsidR="005575FC" w:rsidRPr="005575FC">
        <w:t>]</w:t>
      </w:r>
      <w:r w:rsidR="00463D5A" w:rsidRPr="00EB0717">
        <w:fldChar w:fldCharType="end"/>
      </w:r>
      <w:r w:rsidR="00463D5A" w:rsidRPr="00EB0717">
        <w:t>.</w:t>
      </w:r>
    </w:p>
    <w:p w:rsidR="00463D5A" w:rsidRPr="00EB0717" w:rsidRDefault="007B456C" w:rsidP="00463D5A">
      <w:pPr>
        <w:pStyle w:val="ListBullet"/>
      </w:pPr>
      <w:hyperlink w:anchor="ChatGPT_o3_Analysis" w:history="1">
        <w:r w:rsidR="0002520F" w:rsidRPr="007B456C">
          <w:rPr>
            <w:rStyle w:val="Hyperlink"/>
            <w:b/>
            <w:vanish/>
          </w:rPr>
          <w:t>{{</w:t>
        </w:r>
        <w:r w:rsidR="0002520F" w:rsidRPr="007B456C">
          <w:rPr>
            <w:rStyle w:val="Hyperlink"/>
          </w:rPr>
          <w:t>ChatGPT o3 - Core Experimental Protocol Analysis – Enrichment of H</w:t>
        </w:r>
        <w:r w:rsidR="0002520F" w:rsidRPr="007B456C">
          <w:rPr>
            <w:rStyle w:val="Hyperlink"/>
            <w:vertAlign w:val="subscript"/>
          </w:rPr>
          <w:t>2</w:t>
        </w:r>
        <w:r w:rsidR="0002520F" w:rsidRPr="007B456C">
          <w:rPr>
            <w:rStyle w:val="Hyperlink"/>
            <w:vertAlign w:val="superscript"/>
          </w:rPr>
          <w:t>17</w:t>
        </w:r>
        <w:r w:rsidR="0002520F" w:rsidRPr="007B456C">
          <w:rPr>
            <w:rStyle w:val="Hyperlink"/>
          </w:rPr>
          <w:t>O</w:t>
        </w:r>
        <w:r w:rsidR="0002520F" w:rsidRPr="007B456C">
          <w:rPr>
            <w:rStyle w:val="Hyperlink"/>
            <w:b/>
            <w:vanish/>
          </w:rPr>
          <w:t>}}{{LNK: #ChatGPT_o3_Analysis}}</w:t>
        </w:r>
      </w:hyperlink>
      <w:r w:rsidR="00463D5A" w:rsidRPr="00EB0717">
        <w:t xml:space="preserve">; shared AI chat </w:t>
      </w:r>
      <w:r w:rsidR="00463D5A" w:rsidRPr="00EB0717">
        <w:fldChar w:fldCharType="begin"/>
      </w:r>
      <w:r w:rsidR="005575FC">
        <w:instrText xml:space="preserve"> ADDIN ZOTERO_ITEM CSL_CITATION {"citationID":"s3FpyyD6","properties":{"unsorted":true,"formattedCitation":"[100, 101]","plainCitation":"[100, 101]","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5575FC" w:rsidRPr="005575FC">
        <w:t>[</w:t>
      </w:r>
      <w:hyperlink w:anchor="BIB_100" w:history="1">
        <w:r w:rsidR="005575FC" w:rsidRPr="007B456C">
          <w:rPr>
            <w:rStyle w:val="Hyperlink"/>
          </w:rPr>
          <w:t>100</w:t>
        </w:r>
      </w:hyperlink>
      <w:r w:rsidR="005575FC" w:rsidRPr="005575FC">
        <w:t xml:space="preserve">, </w:t>
      </w:r>
      <w:hyperlink w:anchor="BIB_101" w:history="1">
        <w:r w:rsidR="005575FC" w:rsidRPr="007B456C">
          <w:rPr>
            <w:rStyle w:val="Hyperlink"/>
          </w:rPr>
          <w:t>101</w:t>
        </w:r>
      </w:hyperlink>
      <w:r w:rsidR="005575FC" w:rsidRPr="005575FC">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655940">
        <w:instrText xml:space="preserve"> ADDIN ZOTERO_ITEM CSL_CITATION {"citationID":"HoBe5Z0U","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655940" w:rsidRPr="00655940">
        <w:t>[</w:t>
      </w:r>
      <w:hyperlink w:anchor="BIB_92" w:history="1">
        <w:r w:rsidR="00655940" w:rsidRPr="007B456C">
          <w:rPr>
            <w:rStyle w:val="Hyperlink"/>
          </w:rPr>
          <w:t>92</w:t>
        </w:r>
      </w:hyperlink>
      <w:r w:rsidR="00655940" w:rsidRPr="00655940">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655940">
        <w:instrText xml:space="preserve"> ADDIN ZOTERO_ITEM CSL_CITATION {"citationID":"Oip0wt6t","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655940" w:rsidRPr="00655940">
        <w:t>[</w:t>
      </w:r>
      <w:hyperlink w:anchor="BIB_93" w:history="1">
        <w:r w:rsidR="00655940" w:rsidRPr="007B456C">
          <w:rPr>
            <w:rStyle w:val="Hyperlink"/>
          </w:rPr>
          <w:t>93</w:t>
        </w:r>
      </w:hyperlink>
      <w:r w:rsidR="00655940" w:rsidRPr="00655940">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49596B" w:rsidP="00723973">
      <w:pPr>
        <w:pStyle w:val="Heading2-A0"/>
      </w:pPr>
      <w:bookmarkStart w:id="38" w:name="AI_Chats"/>
      <w:r w:rsidRPr="007B456C">
        <w:rPr>
          <w:vanish/>
        </w:rPr>
        <w:t>{{</w:t>
      </w:r>
      <w:r w:rsidR="00723973" w:rsidRPr="00EB0717">
        <w:t xml:space="preserve">Shared </w:t>
      </w:r>
      <w:r w:rsidR="00036FEE" w:rsidRPr="00EB0717">
        <w:t>Demo AI Chats</w:t>
      </w:r>
      <w:r w:rsidRPr="007B456C">
        <w:rPr>
          <w:vanish/>
        </w:rPr>
        <w:t>}}{{BMK: #AI_Chats}}</w:t>
      </w:r>
      <w:bookmarkEnd w:id="38"/>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7B456C">
          <w:rPr>
            <w:rStyle w:val="Hyperlink"/>
          </w:rPr>
          <w:t>83</w:t>
        </w:r>
      </w:hyperlink>
      <w:r w:rsidR="002F3BDA" w:rsidRPr="00EB0717">
        <w:t>]</w:t>
      </w:r>
      <w:r w:rsidRPr="00EB0717">
        <w:fldChar w:fldCharType="end"/>
      </w:r>
      <w:r w:rsidRPr="00EB0717">
        <w:t xml:space="preserve"> (see </w:t>
      </w:r>
      <w:hyperlink w:anchor="Meta_Meta_Prompting" w:history="1">
        <w:r w:rsidRPr="007B456C">
          <w:rPr>
            <w:rStyle w:val="Hyperlink"/>
            <w:b/>
            <w:vanish/>
          </w:rPr>
          <w:t>{{</w:t>
        </w:r>
        <w:r w:rsidRPr="007B456C">
          <w:rPr>
            <w:rStyle w:val="Hyperlink"/>
          </w:rPr>
          <w:t>2.1.3</w:t>
        </w:r>
        <w:r w:rsidRPr="007B456C">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5575FC">
        <w:instrText xml:space="preserve"> ADDIN ZOTERO_ITEM CSL_CITATION {"citationID":"gbIttcHC","properties":{"formattedCitation":"[84, 102]","plainCitation":"[84, 10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5575FC" w:rsidRPr="005575FC">
        <w:t>[</w:t>
      </w:r>
      <w:hyperlink w:anchor="BIB_84" w:history="1">
        <w:r w:rsidR="005575FC" w:rsidRPr="007B456C">
          <w:rPr>
            <w:rStyle w:val="Hyperlink"/>
          </w:rPr>
          <w:t>84</w:t>
        </w:r>
      </w:hyperlink>
      <w:r w:rsidR="005575FC" w:rsidRPr="005575FC">
        <w:t xml:space="preserve">, </w:t>
      </w:r>
      <w:hyperlink w:anchor="BIB_102" w:history="1">
        <w:r w:rsidR="005575FC" w:rsidRPr="007B456C">
          <w:rPr>
            <w:rStyle w:val="Hyperlink"/>
          </w:rPr>
          <w:t>102</w:t>
        </w:r>
      </w:hyperlink>
      <w:r w:rsidR="005575FC" w:rsidRPr="005575FC">
        <w:t>]</w:t>
      </w:r>
      <w:r w:rsidRPr="00EB0717">
        <w:fldChar w:fldCharType="end"/>
      </w:r>
      <w:r w:rsidRPr="00EB0717">
        <w:t xml:space="preserve"> (see </w:t>
      </w:r>
      <w:hyperlink w:anchor="M2_Workflow_Generation_ICL" w:history="1">
        <w:r w:rsidRPr="007B456C">
          <w:rPr>
            <w:rStyle w:val="Hyperlink"/>
            <w:b/>
            <w:vanish/>
          </w:rPr>
          <w:t>{{</w:t>
        </w:r>
        <w:r w:rsidRPr="007B456C">
          <w:rPr>
            <w:rStyle w:val="Hyperlink"/>
          </w:rPr>
          <w:t>2.1.4</w:t>
        </w:r>
        <w:r w:rsidRPr="007B456C">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7B456C">
          <w:rPr>
            <w:rStyle w:val="Hyperlink"/>
          </w:rPr>
          <w:t>84</w:t>
        </w:r>
      </w:hyperlink>
      <w:r w:rsidR="002F3BDA" w:rsidRPr="00EB0717">
        <w:t xml:space="preserve">, </w:t>
      </w:r>
      <w:hyperlink w:anchor="BIB_82" w:history="1">
        <w:r w:rsidR="002F3BDA" w:rsidRPr="007B456C">
          <w:rPr>
            <w:rStyle w:val="Hyperlink"/>
          </w:rPr>
          <w:t>82</w:t>
        </w:r>
      </w:hyperlink>
      <w:r w:rsidR="002F3BDA" w:rsidRPr="00EB0717">
        <w:t>]</w:t>
      </w:r>
      <w:r w:rsidRPr="00EB0717">
        <w:fldChar w:fldCharType="end"/>
      </w:r>
      <w:r w:rsidRPr="00EB0717">
        <w:t xml:space="preserve"> (see </w:t>
      </w:r>
      <w:hyperlink w:anchor="M2_Workflow_Generation_ICL" w:history="1">
        <w:r w:rsidRPr="007B456C">
          <w:rPr>
            <w:rStyle w:val="Hyperlink"/>
            <w:b/>
            <w:vanish/>
          </w:rPr>
          <w:t>{{</w:t>
        </w:r>
        <w:r w:rsidRPr="007B456C">
          <w:rPr>
            <w:rStyle w:val="Hyperlink"/>
          </w:rPr>
          <w:t>2.1.4</w:t>
        </w:r>
        <w:r w:rsidRPr="007B456C">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7B456C">
          <w:rPr>
            <w:rStyle w:val="Hyperlink"/>
          </w:rPr>
          <w:t>86</w:t>
        </w:r>
      </w:hyperlink>
      <w:r w:rsidR="002F3BDA" w:rsidRPr="00EB0717">
        <w:t xml:space="preserve">, </w:t>
      </w:r>
      <w:hyperlink w:anchor="BIB_87" w:history="1">
        <w:r w:rsidR="002F3BDA" w:rsidRPr="007B456C">
          <w:rPr>
            <w:rStyle w:val="Hyperlink"/>
          </w:rPr>
          <w:t>87</w:t>
        </w:r>
      </w:hyperlink>
      <w:r w:rsidR="002F3BDA" w:rsidRPr="00EB0717">
        <w:t>]</w:t>
      </w:r>
      <w:r w:rsidRPr="00EB0717">
        <w:fldChar w:fldCharType="end"/>
      </w:r>
      <w:r w:rsidRPr="00EB0717">
        <w:t xml:space="preserve"> (see </w:t>
      </w:r>
      <w:hyperlink w:anchor="M2_Complex_Prompts" w:history="1">
        <w:r w:rsidRPr="007B456C">
          <w:rPr>
            <w:rStyle w:val="Hyperlink"/>
            <w:b/>
            <w:vanish/>
          </w:rPr>
          <w:t>{{</w:t>
        </w:r>
        <w:r w:rsidRPr="007B456C">
          <w:rPr>
            <w:rStyle w:val="Hyperlink"/>
          </w:rPr>
          <w:t>2.1.5</w:t>
        </w:r>
        <w:r w:rsidRPr="007B456C">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7B456C">
          <w:rPr>
            <w:rStyle w:val="Hyperlink"/>
          </w:rPr>
          <w:t>89</w:t>
        </w:r>
      </w:hyperlink>
      <w:r w:rsidR="002F3BDA" w:rsidRPr="00EB0717">
        <w:t>]</w:t>
      </w:r>
      <w:r w:rsidRPr="00EB0717">
        <w:fldChar w:fldCharType="end"/>
      </w:r>
      <w:r w:rsidRPr="00EB0717">
        <w:t xml:space="preserve"> (see </w:t>
      </w:r>
      <w:hyperlink w:anchor="Exploratory_Meta_Prompting" w:history="1">
        <w:r w:rsidR="00BA005D" w:rsidRPr="007B456C">
          <w:rPr>
            <w:rStyle w:val="Hyperlink"/>
            <w:b/>
            <w:vanish/>
          </w:rPr>
          <w:t>{{</w:t>
        </w:r>
        <w:r w:rsidR="00BA005D" w:rsidRPr="007B456C">
          <w:rPr>
            <w:rStyle w:val="Hyperlink"/>
          </w:rPr>
          <w:t>2.1</w:t>
        </w:r>
        <w:r w:rsidR="00BA005D" w:rsidRPr="007B456C">
          <w:rPr>
            <w:rStyle w:val="Hyperlink"/>
          </w:rPr>
          <w:t>.</w:t>
        </w:r>
        <w:r w:rsidR="00BA005D" w:rsidRPr="007B456C">
          <w:rPr>
            <w:rStyle w:val="Hyperlink"/>
          </w:rPr>
          <w:t>6</w:t>
        </w:r>
        <w:r w:rsidR="00BA005D" w:rsidRPr="007B456C">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270799">
        <w:instrText xml:space="preserve"> ADDIN ZOTERO_ITEM CSL_CITATION {"citationID":"Hpm9MgJg","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Pr="00EB0717">
        <w:fldChar w:fldCharType="separate"/>
      </w:r>
      <w:r w:rsidR="005575FC" w:rsidRPr="005575FC">
        <w:t>[</w:t>
      </w:r>
      <w:hyperlink w:anchor="BIB_98" w:history="1">
        <w:r w:rsidR="005575FC" w:rsidRPr="007B456C">
          <w:rPr>
            <w:rStyle w:val="Hyperlink"/>
          </w:rPr>
          <w:t>9</w:t>
        </w:r>
        <w:r w:rsidR="005575FC" w:rsidRPr="007B456C">
          <w:rPr>
            <w:rStyle w:val="Hyperlink"/>
          </w:rPr>
          <w:t>8</w:t>
        </w:r>
      </w:hyperlink>
      <w:r w:rsidR="005575FC" w:rsidRPr="005575FC">
        <w:t>]</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7B456C" w:rsidRDefault="009A7E82" w:rsidP="007B456C">
      <w:pPr>
        <w:pStyle w:val="Bibliography"/>
      </w:pPr>
      <w:r w:rsidRPr="00EB0717">
        <w:fldChar w:fldCharType="begin"/>
      </w:r>
      <w:r w:rsidR="007B456C">
        <w:instrText xml:space="preserve"> ADDIN ZOTERO_BIBL {"uncited":[],"omitted":[],"custom":[]} CSL_BIBLIOGRAPHY </w:instrText>
      </w:r>
      <w:r w:rsidRPr="00EB0717">
        <w:fldChar w:fldCharType="separate"/>
      </w:r>
      <w:bookmarkStart w:id="39" w:name="BIB_1"/>
      <w:r w:rsidR="007B456C">
        <w:t>[1]</w:t>
      </w:r>
      <w:bookmarkEnd w:id="39"/>
      <w:r w:rsidR="007B456C">
        <w:tab/>
      </w:r>
      <w:r w:rsidR="007B456C">
        <w:rPr>
          <w:i/>
          <w:iCs/>
        </w:rPr>
        <w:t>Language model benchmark</w:t>
      </w:r>
      <w:r w:rsidR="007B456C">
        <w:t>, Wikipedia. https://en.wikipedia.org/wiki/Language_model_benchmark.</w:t>
      </w:r>
    </w:p>
    <w:p w:rsidR="007B456C" w:rsidRDefault="007B456C" w:rsidP="007B456C">
      <w:pPr>
        <w:pStyle w:val="Bibliography"/>
      </w:pPr>
      <w:bookmarkStart w:id="40" w:name="BIB_2"/>
      <w:r>
        <w:t>[2]</w:t>
      </w:r>
      <w:bookmarkEnd w:id="40"/>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8" w:history="1">
        <w:r w:rsidRPr="007B456C">
          <w:rPr>
            <w:rStyle w:val="Hyperlink"/>
          </w:rPr>
          <w:t>10.48550/arXiv.2402.14008</w:t>
        </w:r>
      </w:hyperlink>
      <w:r>
        <w:t>.</w:t>
      </w:r>
    </w:p>
    <w:p w:rsidR="007B456C" w:rsidRDefault="007B456C" w:rsidP="007B456C">
      <w:pPr>
        <w:pStyle w:val="Bibliography"/>
      </w:pPr>
      <w:bookmarkStart w:id="41" w:name="BIB_3"/>
      <w:r>
        <w:t>[3]</w:t>
      </w:r>
      <w:bookmarkEnd w:id="41"/>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9" w:history="1">
        <w:r w:rsidRPr="007B456C">
          <w:rPr>
            <w:rStyle w:val="Hyperlink"/>
          </w:rPr>
          <w:t>10.48550/arXiv.2311.12022</w:t>
        </w:r>
      </w:hyperlink>
      <w:r>
        <w:t>.</w:t>
      </w:r>
    </w:p>
    <w:p w:rsidR="007B456C" w:rsidRDefault="007B456C" w:rsidP="007B456C">
      <w:pPr>
        <w:pStyle w:val="Bibliography"/>
      </w:pPr>
      <w:bookmarkStart w:id="42" w:name="BIB_4"/>
      <w:r>
        <w:t>[4]</w:t>
      </w:r>
      <w:bookmarkEnd w:id="42"/>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0" w:history="1">
        <w:r w:rsidRPr="007B456C">
          <w:rPr>
            <w:rStyle w:val="Hyperlink"/>
          </w:rPr>
          <w:t>10.48550/arXiv.2502.14739</w:t>
        </w:r>
      </w:hyperlink>
      <w:r>
        <w:t>.</w:t>
      </w:r>
    </w:p>
    <w:p w:rsidR="007B456C" w:rsidRDefault="007B456C" w:rsidP="007B456C">
      <w:pPr>
        <w:pStyle w:val="Bibliography"/>
      </w:pPr>
      <w:bookmarkStart w:id="43" w:name="BIB_5"/>
      <w:r>
        <w:t>[5]</w:t>
      </w:r>
      <w:bookmarkEnd w:id="43"/>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1" w:history="1">
        <w:r w:rsidRPr="007B456C">
          <w:rPr>
            <w:rStyle w:val="Hyperlink"/>
          </w:rPr>
          <w:t>10.1038/s41598-023-33607-z</w:t>
        </w:r>
      </w:hyperlink>
      <w:r>
        <w:t>.</w:t>
      </w:r>
    </w:p>
    <w:p w:rsidR="007B456C" w:rsidRDefault="007B456C" w:rsidP="007B456C">
      <w:pPr>
        <w:pStyle w:val="Bibliography"/>
      </w:pPr>
      <w:bookmarkStart w:id="44" w:name="BIB_6"/>
      <w:r>
        <w:t>[6]</w:t>
      </w:r>
      <w:bookmarkEnd w:id="44"/>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2" w:history="1">
        <w:r w:rsidRPr="007B456C">
          <w:rPr>
            <w:rStyle w:val="Hyperlink"/>
          </w:rPr>
          <w:t>10.48550/arXiv.2209.09513</w:t>
        </w:r>
      </w:hyperlink>
      <w:r>
        <w:t>.</w:t>
      </w:r>
    </w:p>
    <w:p w:rsidR="007B456C" w:rsidRDefault="007B456C" w:rsidP="007B456C">
      <w:pPr>
        <w:pStyle w:val="Bibliography"/>
      </w:pPr>
      <w:bookmarkStart w:id="45" w:name="BIB_7"/>
      <w:r>
        <w:t>[7]</w:t>
      </w:r>
      <w:bookmarkEnd w:id="45"/>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3" w:history="1">
        <w:r w:rsidRPr="007B456C">
          <w:rPr>
            <w:rStyle w:val="Hyperlink"/>
          </w:rPr>
          <w:t>10.48550/arXiv.2405.09939</w:t>
        </w:r>
      </w:hyperlink>
      <w:r>
        <w:t>.</w:t>
      </w:r>
    </w:p>
    <w:p w:rsidR="007B456C" w:rsidRDefault="007B456C" w:rsidP="007B456C">
      <w:pPr>
        <w:pStyle w:val="Bibliography"/>
      </w:pPr>
      <w:bookmarkStart w:id="46" w:name="BIB_8"/>
      <w:r>
        <w:t>[8]</w:t>
      </w:r>
      <w:bookmarkEnd w:id="46"/>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w:t>
      </w:r>
      <w:r>
        <w:lastRenderedPageBreak/>
        <w:t xml:space="preserve">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w:t>
      </w:r>
      <w:r>
        <w:lastRenderedPageBreak/>
        <w:t xml:space="preserve">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4" w:history="1">
        <w:r w:rsidRPr="007B456C">
          <w:rPr>
            <w:rStyle w:val="Hyperlink"/>
          </w:rPr>
          <w:t>10.48550/arXiv.2501.14249</w:t>
        </w:r>
      </w:hyperlink>
      <w:r>
        <w:t>.</w:t>
      </w:r>
    </w:p>
    <w:p w:rsidR="007B456C" w:rsidRDefault="007B456C" w:rsidP="007B456C">
      <w:pPr>
        <w:pStyle w:val="Bibliography"/>
      </w:pPr>
      <w:bookmarkStart w:id="47" w:name="BIB_9"/>
      <w:r>
        <w:t>[9]</w:t>
      </w:r>
      <w:bookmarkEnd w:id="47"/>
      <w:r>
        <w:tab/>
        <w:t xml:space="preserve">Z. Wang, Y. Chen, P. Ma, Z. Yu, J. Wang, Y. Liu, X. Ye, T. Sakurai, X. Zeng, </w:t>
      </w:r>
      <w:r>
        <w:rPr>
          <w:i/>
          <w:iCs/>
        </w:rPr>
        <w:t>Image-based generation for molecule design with SketchMol</w:t>
      </w:r>
      <w:r>
        <w:t xml:space="preserve">, Nat Mach Intell. 7(2), 244–255 (Feb. 2025). DOI: </w:t>
      </w:r>
      <w:hyperlink r:id="rId15" w:history="1">
        <w:r w:rsidRPr="007B456C">
          <w:rPr>
            <w:rStyle w:val="Hyperlink"/>
          </w:rPr>
          <w:t>10.1038/s42256-025-00982-3</w:t>
        </w:r>
      </w:hyperlink>
      <w:r>
        <w:t>.</w:t>
      </w:r>
    </w:p>
    <w:p w:rsidR="007B456C" w:rsidRDefault="007B456C" w:rsidP="007B456C">
      <w:pPr>
        <w:pStyle w:val="Bibliography"/>
      </w:pPr>
      <w:bookmarkStart w:id="48" w:name="BIB_10"/>
      <w:r>
        <w:t>[10]</w:t>
      </w:r>
      <w:bookmarkEnd w:id="48"/>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6" w:history="1">
        <w:r w:rsidRPr="007B456C">
          <w:rPr>
            <w:rStyle w:val="Hyperlink"/>
          </w:rPr>
          <w:t>10.48550/arXiv.2411.13802</w:t>
        </w:r>
      </w:hyperlink>
      <w:r>
        <w:t>.</w:t>
      </w:r>
    </w:p>
    <w:p w:rsidR="007B456C" w:rsidRDefault="007B456C" w:rsidP="007B456C">
      <w:pPr>
        <w:pStyle w:val="Bibliography"/>
      </w:pPr>
      <w:bookmarkStart w:id="49" w:name="BIB_11"/>
      <w:r>
        <w:t>[11]</w:t>
      </w:r>
      <w:bookmarkEnd w:id="49"/>
      <w:r>
        <w:tab/>
        <w:t xml:space="preserve">J. Halamka, </w:t>
      </w:r>
      <w:r>
        <w:rPr>
          <w:i/>
          <w:iCs/>
        </w:rPr>
        <w:t>Will Retrieval-Augmented Large Language Models “Save the Day”?</w:t>
      </w:r>
      <w:r>
        <w:t>, Mayo Clinic Platform. (Sep. 9, 2024). https://www.mayoclinicplatform.org/2024/09/09/will-retrieval-augmented-large-language-models-save-the-day/.</w:t>
      </w:r>
    </w:p>
    <w:p w:rsidR="007B456C" w:rsidRDefault="007B456C" w:rsidP="007B456C">
      <w:pPr>
        <w:pStyle w:val="Bibliography"/>
      </w:pPr>
      <w:bookmarkStart w:id="50" w:name="BIB_12"/>
      <w:r>
        <w:t>[12]</w:t>
      </w:r>
      <w:bookmarkEnd w:id="50"/>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17" w:history="1">
        <w:r w:rsidRPr="007B456C">
          <w:rPr>
            <w:rStyle w:val="Hyperlink"/>
          </w:rPr>
          <w:t>10.1001/jamahealthforum.2025.0040</w:t>
        </w:r>
      </w:hyperlink>
      <w:r>
        <w:t>.</w:t>
      </w:r>
    </w:p>
    <w:p w:rsidR="007B456C" w:rsidRPr="007B456C" w:rsidRDefault="007B456C" w:rsidP="007B456C">
      <w:pPr>
        <w:pStyle w:val="Bibliography"/>
        <w:rPr>
          <w:lang w:val="pt-BR"/>
        </w:rPr>
      </w:pPr>
      <w:bookmarkStart w:id="51" w:name="BIB_13"/>
      <w:r>
        <w:t>[13]</w:t>
      </w:r>
      <w:bookmarkEnd w:id="51"/>
      <w:r>
        <w:tab/>
        <w:t xml:space="preserve">T. Plumb, </w:t>
      </w:r>
      <w:r>
        <w:rPr>
          <w:i/>
          <w:iCs/>
        </w:rPr>
        <w:t>Mayo Clinic’s secret weapon against AI hallucinations: Reverse RAG in action</w:t>
      </w:r>
      <w:r>
        <w:t xml:space="preserve">, VentureBeat. </w:t>
      </w:r>
      <w:r w:rsidRPr="007B456C">
        <w:rPr>
          <w:lang w:val="pt-BR"/>
        </w:rPr>
        <w:t>(Mar. 7, 2025). https://venturebeat.com/ai/mayo-clinic-secret-weapon-against-ai-hallucinations-reverse-rag-in-action/.</w:t>
      </w:r>
    </w:p>
    <w:p w:rsidR="007B456C" w:rsidRPr="007B456C" w:rsidRDefault="007B456C" w:rsidP="007B456C">
      <w:pPr>
        <w:pStyle w:val="Bibliography"/>
        <w:rPr>
          <w:lang w:val="pt-BR"/>
        </w:rPr>
      </w:pPr>
      <w:bookmarkStart w:id="52" w:name="BIB_14"/>
      <w:r w:rsidRPr="007B456C">
        <w:rPr>
          <w:lang w:val="pt-BR"/>
        </w:rPr>
        <w:t>[14]</w:t>
      </w:r>
      <w:bookmarkEnd w:id="52"/>
      <w:r w:rsidRPr="007B456C">
        <w:rPr>
          <w:lang w:val="pt-BR"/>
        </w:rPr>
        <w:tab/>
        <w:t xml:space="preserve">J.L. Pascoe, L. Lu, M.M. Moore, D.J. Blezek, A.E. Ovalle, J.A. Linderbaum, M.R. Callstrom, E.E. Williamson, </w:t>
      </w:r>
      <w:r w:rsidRPr="007B456C">
        <w:rPr>
          <w:i/>
          <w:iCs/>
          <w:lang w:val="pt-BR"/>
        </w:rPr>
        <w:t>Strategic Considerations for Selecting Artificial Intelligence Solutions for Institutional Integration: A Single-Center Experience</w:t>
      </w:r>
      <w:r w:rsidRPr="007B456C">
        <w:rPr>
          <w:lang w:val="pt-BR"/>
        </w:rPr>
        <w:t xml:space="preserve">, Mayo Clinic Proceedings: Digital Health. 2(4), 665–676 (Dec. 1, 2024). DOI: </w:t>
      </w:r>
      <w:hyperlink r:id="rId18" w:history="1">
        <w:r w:rsidRPr="007B456C">
          <w:rPr>
            <w:rStyle w:val="Hyperlink"/>
            <w:lang w:val="pt-BR"/>
          </w:rPr>
          <w:t>10.1016/j.mcpdig.2024.10.004</w:t>
        </w:r>
      </w:hyperlink>
      <w:r w:rsidRPr="007B456C">
        <w:rPr>
          <w:lang w:val="pt-BR"/>
        </w:rPr>
        <w:t>.</w:t>
      </w:r>
    </w:p>
    <w:p w:rsidR="007B456C" w:rsidRDefault="007B456C" w:rsidP="007B456C">
      <w:pPr>
        <w:pStyle w:val="Bibliography"/>
      </w:pPr>
      <w:bookmarkStart w:id="53" w:name="BIB_15"/>
      <w:r w:rsidRPr="007B456C">
        <w:rPr>
          <w:lang w:val="pt-BR"/>
        </w:rPr>
        <w:t>[15]</w:t>
      </w:r>
      <w:bookmarkEnd w:id="53"/>
      <w:r w:rsidRPr="007B456C">
        <w:rPr>
          <w:lang w:val="pt-BR"/>
        </w:rPr>
        <w:tab/>
        <w:t xml:space="preserve">Q. Xu, X. Liu, X. Jiang, Y. Kim, </w:t>
      </w:r>
      <w:r w:rsidRPr="007B456C">
        <w:rPr>
          <w:i/>
          <w:iCs/>
          <w:lang w:val="pt-BR"/>
        </w:rPr>
        <w:t>Simulate Scientific Reasoning with Multiple Large Language Models: An Application to Alzheimer’s Disease Combinatorial Therapy</w:t>
      </w:r>
      <w:r w:rsidRPr="007B456C">
        <w:rPr>
          <w:lang w:val="pt-BR"/>
        </w:rPr>
        <w:t xml:space="preserve">, </w:t>
      </w:r>
      <w:r w:rsidRPr="007B456C">
        <w:rPr>
          <w:i/>
          <w:iCs/>
          <w:lang w:val="pt-BR"/>
        </w:rPr>
        <w:t>medRxiv</w:t>
      </w:r>
      <w:r w:rsidRPr="007B456C">
        <w:rPr>
          <w:lang w:val="pt-BR"/>
        </w:rPr>
        <w:t xml:space="preserve">, 2024.12.10.24318800, Dec. 2024. </w:t>
      </w:r>
      <w:r>
        <w:t xml:space="preserve">DOI: </w:t>
      </w:r>
      <w:hyperlink r:id="rId19" w:history="1">
        <w:r w:rsidRPr="007B456C">
          <w:rPr>
            <w:rStyle w:val="Hyperlink"/>
          </w:rPr>
          <w:t>10.1101/2024.12.10.24318800</w:t>
        </w:r>
      </w:hyperlink>
      <w:r>
        <w:t>.</w:t>
      </w:r>
    </w:p>
    <w:p w:rsidR="007B456C" w:rsidRDefault="007B456C" w:rsidP="007B456C">
      <w:pPr>
        <w:pStyle w:val="Bibliography"/>
      </w:pPr>
      <w:bookmarkStart w:id="54" w:name="BIB_16"/>
      <w:r>
        <w:lastRenderedPageBreak/>
        <w:t>[16]</w:t>
      </w:r>
      <w:bookmarkEnd w:id="54"/>
      <w:r>
        <w:tab/>
        <w:t xml:space="preserve">LM Arena, </w:t>
      </w:r>
      <w:r>
        <w:rPr>
          <w:i/>
          <w:iCs/>
        </w:rPr>
        <w:t>Chatbot Arena (formerly LMSYS): Free AI Chat to Compare &amp; Test Best AI Chatbots</w:t>
      </w:r>
      <w:r>
        <w:t>, LM Arena. https://lmarena.ai.</w:t>
      </w:r>
    </w:p>
    <w:p w:rsidR="007B456C" w:rsidRDefault="007B456C" w:rsidP="007B456C">
      <w:pPr>
        <w:pStyle w:val="Bibliography"/>
      </w:pPr>
      <w:bookmarkStart w:id="55" w:name="BIB_17"/>
      <w:r>
        <w:t>[17]</w:t>
      </w:r>
      <w:bookmarkEnd w:id="55"/>
      <w:r>
        <w:tab/>
      </w:r>
      <w:r>
        <w:rPr>
          <w:i/>
          <w:iCs/>
        </w:rPr>
        <w:t>SEAL LLM Leaderboards: Expert-Driven Private Evaluations</w:t>
      </w:r>
      <w:r>
        <w:t>, Scale. https://scale.com/leaderboard.</w:t>
      </w:r>
    </w:p>
    <w:p w:rsidR="007B456C" w:rsidRDefault="007B456C" w:rsidP="007B456C">
      <w:pPr>
        <w:pStyle w:val="Bibliography"/>
      </w:pPr>
      <w:bookmarkStart w:id="56" w:name="BIB_18"/>
      <w:r>
        <w:t>[18]</w:t>
      </w:r>
      <w:bookmarkEnd w:id="56"/>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0" w:history="1">
        <w:r w:rsidRPr="007B456C">
          <w:rPr>
            <w:rStyle w:val="Hyperlink"/>
          </w:rPr>
          <w:t>10.48550/arXiv.2504.09037</w:t>
        </w:r>
      </w:hyperlink>
      <w:r>
        <w:t>.</w:t>
      </w:r>
    </w:p>
    <w:p w:rsidR="007B456C" w:rsidRDefault="007B456C" w:rsidP="007B456C">
      <w:pPr>
        <w:pStyle w:val="Bibliography"/>
      </w:pPr>
      <w:bookmarkStart w:id="57" w:name="BIB_19"/>
      <w:r>
        <w:t>[19]</w:t>
      </w:r>
      <w:bookmarkEnd w:id="57"/>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1" w:history="1">
        <w:r w:rsidRPr="007B456C">
          <w:rPr>
            <w:rStyle w:val="Hyperlink"/>
          </w:rPr>
          <w:t>10.48550/arXiv.2502.17419</w:t>
        </w:r>
      </w:hyperlink>
      <w:r>
        <w:t>.</w:t>
      </w:r>
    </w:p>
    <w:p w:rsidR="007B456C" w:rsidRDefault="007B456C" w:rsidP="007B456C">
      <w:pPr>
        <w:pStyle w:val="Bibliography"/>
      </w:pPr>
      <w:bookmarkStart w:id="58" w:name="BIB_20"/>
      <w:r>
        <w:t>[20]</w:t>
      </w:r>
      <w:bookmarkEnd w:id="58"/>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2" w:history="1">
        <w:r w:rsidRPr="007B456C">
          <w:rPr>
            <w:rStyle w:val="Hyperlink"/>
          </w:rPr>
          <w:t>10.48550/arXiv.2403.05789</w:t>
        </w:r>
      </w:hyperlink>
      <w:r>
        <w:t>.</w:t>
      </w:r>
    </w:p>
    <w:p w:rsidR="007B456C" w:rsidRPr="007B456C" w:rsidRDefault="007B456C" w:rsidP="007B456C">
      <w:pPr>
        <w:pStyle w:val="Bibliography"/>
        <w:rPr>
          <w:lang w:val="pt-BR"/>
        </w:rPr>
      </w:pPr>
      <w:bookmarkStart w:id="59" w:name="BIB_21"/>
      <w:r>
        <w:t>[21]</w:t>
      </w:r>
      <w:bookmarkEnd w:id="59"/>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7B456C">
        <w:rPr>
          <w:lang w:val="pt-BR"/>
        </w:rPr>
        <w:t xml:space="preserve">DOI: </w:t>
      </w:r>
      <w:hyperlink r:id="rId23" w:history="1">
        <w:r w:rsidRPr="007B456C">
          <w:rPr>
            <w:rStyle w:val="Hyperlink"/>
            <w:lang w:val="pt-BR"/>
          </w:rPr>
          <w:t>10.48550/arXiv.2501.09686</w:t>
        </w:r>
      </w:hyperlink>
      <w:r w:rsidRPr="007B456C">
        <w:rPr>
          <w:lang w:val="pt-BR"/>
        </w:rPr>
        <w:t>.</w:t>
      </w:r>
    </w:p>
    <w:p w:rsidR="007B456C" w:rsidRPr="007B456C" w:rsidRDefault="007B456C" w:rsidP="007B456C">
      <w:pPr>
        <w:pStyle w:val="Bibliography"/>
        <w:rPr>
          <w:lang w:val="pt-BR"/>
        </w:rPr>
      </w:pPr>
      <w:bookmarkStart w:id="60" w:name="BIB_22"/>
      <w:r w:rsidRPr="007B456C">
        <w:rPr>
          <w:lang w:val="pt-BR"/>
        </w:rPr>
        <w:t>[22]</w:t>
      </w:r>
      <w:bookmarkEnd w:id="60"/>
      <w:r w:rsidRPr="007B456C">
        <w:rPr>
          <w:lang w:val="pt-BR"/>
        </w:rPr>
        <w:tab/>
      </w:r>
      <w:r w:rsidRPr="007B456C">
        <w:rPr>
          <w:i/>
          <w:iCs/>
          <w:lang w:val="pt-BR"/>
        </w:rPr>
        <w:t>OpenAI o3 and o4-mini System Card</w:t>
      </w:r>
      <w:r w:rsidRPr="007B456C">
        <w:rPr>
          <w:lang w:val="pt-BR"/>
        </w:rPr>
        <w:t>, OpenAI. (Apr. 16, 2025). https://openai.com/index/o3-o4-mini-system-card/.</w:t>
      </w:r>
    </w:p>
    <w:p w:rsidR="007B456C" w:rsidRPr="007B456C" w:rsidRDefault="007B456C" w:rsidP="007B456C">
      <w:pPr>
        <w:pStyle w:val="Bibliography"/>
        <w:rPr>
          <w:lang w:val="pt-BR"/>
        </w:rPr>
      </w:pPr>
      <w:bookmarkStart w:id="61" w:name="BIB_23"/>
      <w:r w:rsidRPr="007B456C">
        <w:rPr>
          <w:lang w:val="pt-BR"/>
        </w:rPr>
        <w:t>[23]</w:t>
      </w:r>
      <w:bookmarkEnd w:id="61"/>
      <w:r w:rsidRPr="007B456C">
        <w:rPr>
          <w:lang w:val="pt-BR"/>
        </w:rPr>
        <w:tab/>
        <w:t xml:space="preserve">K. Kavukcuoglu, </w:t>
      </w:r>
      <w:r w:rsidRPr="007B456C">
        <w:rPr>
          <w:i/>
          <w:iCs/>
          <w:lang w:val="pt-BR"/>
        </w:rPr>
        <w:t>Gemini 2.5: Our most intelligent AI model</w:t>
      </w:r>
      <w:r w:rsidRPr="007B456C">
        <w:rPr>
          <w:lang w:val="pt-BR"/>
        </w:rPr>
        <w:t>, Google. (Mar. 25, 2025). https://blog.google/technology/google-deepmind/gemini-model-thinking-updates-march-2025/.</w:t>
      </w:r>
    </w:p>
    <w:p w:rsidR="007B456C" w:rsidRPr="007B456C" w:rsidRDefault="007B456C" w:rsidP="007B456C">
      <w:pPr>
        <w:pStyle w:val="Bibliography"/>
        <w:rPr>
          <w:lang w:val="pt-BR"/>
        </w:rPr>
      </w:pPr>
      <w:bookmarkStart w:id="62" w:name="BIB_24"/>
      <w:r w:rsidRPr="007B456C">
        <w:rPr>
          <w:lang w:val="pt-BR"/>
        </w:rPr>
        <w:t>[24]</w:t>
      </w:r>
      <w:bookmarkEnd w:id="62"/>
      <w:r w:rsidRPr="007B456C">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7B456C">
        <w:rPr>
          <w:i/>
          <w:iCs/>
          <w:lang w:val="pt-BR"/>
        </w:rPr>
        <w:t>Language Models are Few-Shot Learners</w:t>
      </w:r>
      <w:r w:rsidRPr="007B456C">
        <w:rPr>
          <w:lang w:val="pt-BR"/>
        </w:rPr>
        <w:t xml:space="preserve">, </w:t>
      </w:r>
      <w:r w:rsidRPr="007B456C">
        <w:rPr>
          <w:i/>
          <w:iCs/>
          <w:lang w:val="pt-BR"/>
        </w:rPr>
        <w:t>arXiv</w:t>
      </w:r>
      <w:r w:rsidRPr="007B456C">
        <w:rPr>
          <w:lang w:val="pt-BR"/>
        </w:rPr>
        <w:t xml:space="preserve">, arXiv:2005.14165, Jul. 2020. DOI: </w:t>
      </w:r>
      <w:hyperlink r:id="rId24" w:history="1">
        <w:r w:rsidRPr="007B456C">
          <w:rPr>
            <w:rStyle w:val="Hyperlink"/>
            <w:lang w:val="pt-BR"/>
          </w:rPr>
          <w:t>10.48550/arXiv.2005.14165</w:t>
        </w:r>
      </w:hyperlink>
      <w:r w:rsidRPr="007B456C">
        <w:rPr>
          <w:lang w:val="pt-BR"/>
        </w:rPr>
        <w:t>.</w:t>
      </w:r>
    </w:p>
    <w:p w:rsidR="007B456C" w:rsidRPr="007B456C" w:rsidRDefault="007B456C" w:rsidP="007B456C">
      <w:pPr>
        <w:pStyle w:val="Bibliography"/>
        <w:rPr>
          <w:lang w:val="pt-BR"/>
        </w:rPr>
      </w:pPr>
      <w:bookmarkStart w:id="63" w:name="BIB_25"/>
      <w:r w:rsidRPr="007B456C">
        <w:rPr>
          <w:lang w:val="pt-BR"/>
        </w:rPr>
        <w:t>[25]</w:t>
      </w:r>
      <w:bookmarkEnd w:id="63"/>
      <w:r w:rsidRPr="007B456C">
        <w:rPr>
          <w:lang w:val="pt-BR"/>
        </w:rPr>
        <w:tab/>
        <w:t xml:space="preserve">Q. Dong, L. Li, D. Dai, C. Zheng, J. Ma, R. Li, H. Xia, J. Xu, Z. Wu, T. Liu, B. Chang, X. Sun, L. Li, Z. Sui, </w:t>
      </w:r>
      <w:r w:rsidRPr="007B456C">
        <w:rPr>
          <w:i/>
          <w:iCs/>
          <w:lang w:val="pt-BR"/>
        </w:rPr>
        <w:t>A Survey on In-context Learning</w:t>
      </w:r>
      <w:r w:rsidRPr="007B456C">
        <w:rPr>
          <w:lang w:val="pt-BR"/>
        </w:rPr>
        <w:t xml:space="preserve">, </w:t>
      </w:r>
      <w:r w:rsidRPr="007B456C">
        <w:rPr>
          <w:i/>
          <w:iCs/>
          <w:lang w:val="pt-BR"/>
        </w:rPr>
        <w:t>arXiv</w:t>
      </w:r>
      <w:r w:rsidRPr="007B456C">
        <w:rPr>
          <w:lang w:val="pt-BR"/>
        </w:rPr>
        <w:t xml:space="preserve">, arXiv:2301.00234, Oct. 2024. DOI: </w:t>
      </w:r>
      <w:hyperlink r:id="rId25" w:history="1">
        <w:r w:rsidRPr="007B456C">
          <w:rPr>
            <w:rStyle w:val="Hyperlink"/>
            <w:lang w:val="pt-BR"/>
          </w:rPr>
          <w:t>10.48550/arXiv.2301.00234</w:t>
        </w:r>
      </w:hyperlink>
      <w:r w:rsidRPr="007B456C">
        <w:rPr>
          <w:lang w:val="pt-BR"/>
        </w:rPr>
        <w:t>.</w:t>
      </w:r>
    </w:p>
    <w:p w:rsidR="007B456C" w:rsidRPr="007B456C" w:rsidRDefault="007B456C" w:rsidP="007B456C">
      <w:pPr>
        <w:pStyle w:val="Bibliography"/>
        <w:rPr>
          <w:lang w:val="pt-BR"/>
        </w:rPr>
      </w:pPr>
      <w:bookmarkStart w:id="64" w:name="BIB_26"/>
      <w:r w:rsidRPr="007B456C">
        <w:rPr>
          <w:lang w:val="pt-BR"/>
        </w:rPr>
        <w:t>[26]</w:t>
      </w:r>
      <w:bookmarkEnd w:id="64"/>
      <w:r w:rsidRPr="007B456C">
        <w:rPr>
          <w:lang w:val="pt-BR"/>
        </w:rPr>
        <w:tab/>
        <w:t xml:space="preserve">R. Agarwal, A. Singh, L.M. Zhang, B. Bohnet, L. Rosias, S. Chan, B. Zhang, A. Anand, Z. Abbas, A. Nova, J.D. Co-Reyes, E. Chu, F. Behbahani, A. Faust, H. Larochelle, </w:t>
      </w:r>
      <w:r w:rsidRPr="007B456C">
        <w:rPr>
          <w:i/>
          <w:iCs/>
          <w:lang w:val="pt-BR"/>
        </w:rPr>
        <w:t>Many-Shot In-Context Learning</w:t>
      </w:r>
      <w:r w:rsidRPr="007B456C">
        <w:rPr>
          <w:lang w:val="pt-BR"/>
        </w:rPr>
        <w:t xml:space="preserve">, </w:t>
      </w:r>
      <w:r w:rsidRPr="007B456C">
        <w:rPr>
          <w:i/>
          <w:iCs/>
          <w:lang w:val="pt-BR"/>
        </w:rPr>
        <w:t>arXiv</w:t>
      </w:r>
      <w:r w:rsidRPr="007B456C">
        <w:rPr>
          <w:lang w:val="pt-BR"/>
        </w:rPr>
        <w:t xml:space="preserve">, arXiv:2404.11018, Oct. 2024. DOI: </w:t>
      </w:r>
      <w:hyperlink r:id="rId26" w:history="1">
        <w:r w:rsidRPr="007B456C">
          <w:rPr>
            <w:rStyle w:val="Hyperlink"/>
            <w:lang w:val="pt-BR"/>
          </w:rPr>
          <w:t>10.48550/arXiv.2404.11018</w:t>
        </w:r>
      </w:hyperlink>
      <w:r w:rsidRPr="007B456C">
        <w:rPr>
          <w:lang w:val="pt-BR"/>
        </w:rPr>
        <w:t>.</w:t>
      </w:r>
    </w:p>
    <w:p w:rsidR="007B456C" w:rsidRDefault="007B456C" w:rsidP="007B456C">
      <w:pPr>
        <w:pStyle w:val="Bibliography"/>
      </w:pPr>
      <w:bookmarkStart w:id="65" w:name="BIB_27"/>
      <w:r w:rsidRPr="007B456C">
        <w:rPr>
          <w:lang w:val="pt-BR"/>
        </w:rPr>
        <w:t>[27]</w:t>
      </w:r>
      <w:bookmarkEnd w:id="65"/>
      <w:r w:rsidRPr="007B456C">
        <w:rPr>
          <w:lang w:val="pt-BR"/>
        </w:rPr>
        <w:tab/>
        <w:t xml:space="preserve">G. Marvin, N. Hellen, D. Jjingo, J. Nakatumba-Nabende, </w:t>
      </w:r>
      <w:r w:rsidRPr="007B456C">
        <w:rPr>
          <w:i/>
          <w:iCs/>
          <w:lang w:val="pt-BR"/>
        </w:rPr>
        <w:t>Prompt Engineering in Large Language Models</w:t>
      </w:r>
      <w:r w:rsidRPr="007B456C">
        <w:rPr>
          <w:lang w:val="pt-BR"/>
        </w:rPr>
        <w:t xml:space="preserve">, in </w:t>
      </w:r>
      <w:r w:rsidRPr="007B456C">
        <w:rPr>
          <w:i/>
          <w:iCs/>
          <w:lang w:val="pt-BR"/>
        </w:rPr>
        <w:t>Data Intelligence and Cognitive Informatics</w:t>
      </w:r>
      <w:r w:rsidRPr="007B456C">
        <w:rPr>
          <w:lang w:val="pt-BR"/>
        </w:rPr>
        <w:t xml:space="preserve">, pp. 387–402. </w:t>
      </w:r>
      <w:r>
        <w:t xml:space="preserve">DOI: </w:t>
      </w:r>
      <w:hyperlink r:id="rId27" w:history="1">
        <w:r w:rsidRPr="007B456C">
          <w:rPr>
            <w:rStyle w:val="Hyperlink"/>
          </w:rPr>
          <w:t>10.1007/978-981-99-7962-2_30</w:t>
        </w:r>
      </w:hyperlink>
      <w:r>
        <w:t>.</w:t>
      </w:r>
    </w:p>
    <w:p w:rsidR="007B456C" w:rsidRDefault="007B456C" w:rsidP="007B456C">
      <w:pPr>
        <w:pStyle w:val="Bibliography"/>
      </w:pPr>
      <w:bookmarkStart w:id="66" w:name="BIB_28"/>
      <w:r>
        <w:t>[28]</w:t>
      </w:r>
      <w:bookmarkEnd w:id="66"/>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28" w:history="1">
        <w:r w:rsidRPr="007B456C">
          <w:rPr>
            <w:rStyle w:val="Hyperlink"/>
          </w:rPr>
          <w:t>10.48550/arXiv.2310.14735</w:t>
        </w:r>
      </w:hyperlink>
      <w:r>
        <w:t>.</w:t>
      </w:r>
    </w:p>
    <w:p w:rsidR="007B456C" w:rsidRDefault="007B456C" w:rsidP="007B456C">
      <w:pPr>
        <w:pStyle w:val="Bibliography"/>
      </w:pPr>
      <w:bookmarkStart w:id="67" w:name="BIB_29"/>
      <w:r>
        <w:t>[29]</w:t>
      </w:r>
      <w:bookmarkEnd w:id="67"/>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29" w:history="1">
        <w:r w:rsidRPr="007B456C">
          <w:rPr>
            <w:rStyle w:val="Hyperlink"/>
          </w:rPr>
          <w:t>10.48550/arXiv.2402.07927</w:t>
        </w:r>
      </w:hyperlink>
      <w:r>
        <w:t>.</w:t>
      </w:r>
    </w:p>
    <w:p w:rsidR="007B456C" w:rsidRDefault="007B456C" w:rsidP="007B456C">
      <w:pPr>
        <w:pStyle w:val="Bibliography"/>
      </w:pPr>
      <w:bookmarkStart w:id="68" w:name="BIB_30"/>
      <w:r>
        <w:t>[30]</w:t>
      </w:r>
      <w:bookmarkEnd w:id="68"/>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0" w:history="1">
        <w:r w:rsidRPr="007B456C">
          <w:rPr>
            <w:rStyle w:val="Hyperlink"/>
          </w:rPr>
          <w:t>10.48550/arXiv.2406.06608</w:t>
        </w:r>
      </w:hyperlink>
      <w:r>
        <w:t>.</w:t>
      </w:r>
    </w:p>
    <w:p w:rsidR="007B456C" w:rsidRDefault="007B456C" w:rsidP="007B456C">
      <w:pPr>
        <w:pStyle w:val="Bibliography"/>
      </w:pPr>
      <w:bookmarkStart w:id="69" w:name="BIB_31"/>
      <w:r>
        <w:t>[31]</w:t>
      </w:r>
      <w:bookmarkEnd w:id="69"/>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1" w:history="1">
        <w:r w:rsidRPr="007B456C">
          <w:rPr>
            <w:rStyle w:val="Hyperlink"/>
          </w:rPr>
          <w:t>10.48550/arXiv.2410.12843</w:t>
        </w:r>
      </w:hyperlink>
      <w:r>
        <w:t>.</w:t>
      </w:r>
    </w:p>
    <w:p w:rsidR="007B456C" w:rsidRDefault="007B456C" w:rsidP="007B456C">
      <w:pPr>
        <w:pStyle w:val="Bibliography"/>
      </w:pPr>
      <w:bookmarkStart w:id="70" w:name="BIB_32"/>
      <w:r>
        <w:t>[32]</w:t>
      </w:r>
      <w:bookmarkEnd w:id="70"/>
      <w:r>
        <w:tab/>
        <w:t xml:space="preserve">D. Kepel, K. Valogianni, </w:t>
      </w:r>
      <w:r>
        <w:rPr>
          <w:i/>
          <w:iCs/>
        </w:rPr>
        <w:t>Autonomous Prompt Engineering in Large Language Models</w:t>
      </w:r>
      <w:r>
        <w:t xml:space="preserve">, </w:t>
      </w:r>
      <w:r>
        <w:rPr>
          <w:i/>
          <w:iCs/>
        </w:rPr>
        <w:t>arXiv</w:t>
      </w:r>
      <w:r>
        <w:t xml:space="preserve">, arXiv:2407.11000, Jun. 2024. DOI: </w:t>
      </w:r>
      <w:hyperlink r:id="rId32" w:history="1">
        <w:r w:rsidRPr="007B456C">
          <w:rPr>
            <w:rStyle w:val="Hyperlink"/>
          </w:rPr>
          <w:t>10.48550/arXiv.2407.11000</w:t>
        </w:r>
      </w:hyperlink>
      <w:r>
        <w:t>.</w:t>
      </w:r>
    </w:p>
    <w:p w:rsidR="007B456C" w:rsidRDefault="007B456C" w:rsidP="007B456C">
      <w:pPr>
        <w:pStyle w:val="Bibliography"/>
      </w:pPr>
      <w:bookmarkStart w:id="71" w:name="BIB_33"/>
      <w:r>
        <w:t>[33]</w:t>
      </w:r>
      <w:bookmarkEnd w:id="71"/>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3" w:history="1">
        <w:r w:rsidRPr="007B456C">
          <w:rPr>
            <w:rStyle w:val="Hyperlink"/>
          </w:rPr>
          <w:t>10.48550/arXiv.2211.01910</w:t>
        </w:r>
      </w:hyperlink>
      <w:r>
        <w:t>.</w:t>
      </w:r>
    </w:p>
    <w:p w:rsidR="007B456C" w:rsidRDefault="007B456C" w:rsidP="007B456C">
      <w:pPr>
        <w:pStyle w:val="Bibliography"/>
      </w:pPr>
      <w:bookmarkStart w:id="72" w:name="BIB_34"/>
      <w:r>
        <w:t>[34]</w:t>
      </w:r>
      <w:bookmarkEnd w:id="72"/>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4" w:history="1">
        <w:r w:rsidRPr="007B456C">
          <w:rPr>
            <w:rStyle w:val="Hyperlink"/>
          </w:rPr>
          <w:t>10.48550/arXiv.2407.08995</w:t>
        </w:r>
      </w:hyperlink>
      <w:r>
        <w:t>.</w:t>
      </w:r>
    </w:p>
    <w:p w:rsidR="007B456C" w:rsidRDefault="007B456C" w:rsidP="007B456C">
      <w:pPr>
        <w:pStyle w:val="Bibliography"/>
      </w:pPr>
      <w:bookmarkStart w:id="73" w:name="BIB_35"/>
      <w:r>
        <w:lastRenderedPageBreak/>
        <w:t>[35]</w:t>
      </w:r>
      <w:bookmarkEnd w:id="73"/>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5" w:history="1">
        <w:r w:rsidRPr="007B456C">
          <w:rPr>
            <w:rStyle w:val="Hyperlink"/>
          </w:rPr>
          <w:t>10.48550/arXiv.2402.10949</w:t>
        </w:r>
      </w:hyperlink>
      <w:r>
        <w:t>.</w:t>
      </w:r>
    </w:p>
    <w:p w:rsidR="007B456C" w:rsidRDefault="007B456C" w:rsidP="007B456C">
      <w:pPr>
        <w:pStyle w:val="Bibliography"/>
      </w:pPr>
      <w:bookmarkStart w:id="74" w:name="BIB_36"/>
      <w:r>
        <w:t>[36]</w:t>
      </w:r>
      <w:bookmarkEnd w:id="74"/>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6" w:history="1">
        <w:r w:rsidRPr="007B456C">
          <w:rPr>
            <w:rStyle w:val="Hyperlink"/>
          </w:rPr>
          <w:t>10.1016/j.cmpbup.2024.100145</w:t>
        </w:r>
      </w:hyperlink>
      <w:r>
        <w:t>.</w:t>
      </w:r>
    </w:p>
    <w:p w:rsidR="007B456C" w:rsidRDefault="007B456C" w:rsidP="007B456C">
      <w:pPr>
        <w:pStyle w:val="Bibliography"/>
      </w:pPr>
      <w:bookmarkStart w:id="75" w:name="BIB_37"/>
      <w:r>
        <w:t>[37]</w:t>
      </w:r>
      <w:bookmarkEnd w:id="75"/>
      <w:r>
        <w:tab/>
        <w:t xml:space="preserve">J. van Niekerk, P.M.J. Delport, I. Sutherland, </w:t>
      </w:r>
      <w:r>
        <w:rPr>
          <w:i/>
          <w:iCs/>
        </w:rPr>
        <w:t>Addressing the use of generative AI in academic writing</w:t>
      </w:r>
      <w:r>
        <w:t xml:space="preserve">, Computers and Education: Artificial Intelligence. 8, 100342 (Jun. 1, 2025). DOI: </w:t>
      </w:r>
      <w:hyperlink r:id="rId37" w:history="1">
        <w:r w:rsidRPr="007B456C">
          <w:rPr>
            <w:rStyle w:val="Hyperlink"/>
          </w:rPr>
          <w:t>10.1016/j.caeai.2024.100342</w:t>
        </w:r>
      </w:hyperlink>
      <w:r>
        <w:t>.</w:t>
      </w:r>
    </w:p>
    <w:p w:rsidR="007B456C" w:rsidRDefault="007B456C" w:rsidP="007B456C">
      <w:pPr>
        <w:pStyle w:val="Bibliography"/>
      </w:pPr>
      <w:bookmarkStart w:id="76" w:name="BIB_38"/>
      <w:r>
        <w:t>[38]</w:t>
      </w:r>
      <w:bookmarkEnd w:id="76"/>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38" w:history="1">
        <w:r w:rsidRPr="007B456C">
          <w:rPr>
            <w:rStyle w:val="Hyperlink"/>
          </w:rPr>
          <w:t>10.48550/arXiv.2408.10365</w:t>
        </w:r>
      </w:hyperlink>
      <w:r>
        <w:t>.</w:t>
      </w:r>
    </w:p>
    <w:p w:rsidR="007B456C" w:rsidRDefault="007B456C" w:rsidP="007B456C">
      <w:pPr>
        <w:pStyle w:val="Bibliography"/>
      </w:pPr>
      <w:bookmarkStart w:id="77" w:name="BIB_39"/>
      <w:r>
        <w:t>[39]</w:t>
      </w:r>
      <w:bookmarkEnd w:id="77"/>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39" w:history="1">
        <w:r w:rsidRPr="007B456C">
          <w:rPr>
            <w:rStyle w:val="Hyperlink"/>
          </w:rPr>
          <w:t>10.48550/arXiv.2412.01708</w:t>
        </w:r>
      </w:hyperlink>
      <w:r>
        <w:t>.</w:t>
      </w:r>
    </w:p>
    <w:p w:rsidR="007B456C" w:rsidRDefault="007B456C" w:rsidP="007B456C">
      <w:pPr>
        <w:pStyle w:val="Bibliography"/>
      </w:pPr>
      <w:bookmarkStart w:id="78" w:name="BIB_40"/>
      <w:r>
        <w:t>[40]</w:t>
      </w:r>
      <w:bookmarkEnd w:id="78"/>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0" w:history="1">
        <w:r w:rsidRPr="007B456C">
          <w:rPr>
            <w:rStyle w:val="Hyperlink"/>
          </w:rPr>
          <w:t>10.48550/arXiv.2502.17086</w:t>
        </w:r>
      </w:hyperlink>
      <w:r>
        <w:t>.</w:t>
      </w:r>
    </w:p>
    <w:p w:rsidR="007B456C" w:rsidRDefault="007B456C" w:rsidP="007B456C">
      <w:pPr>
        <w:pStyle w:val="Bibliography"/>
      </w:pPr>
      <w:bookmarkStart w:id="79" w:name="BIB_41"/>
      <w:r>
        <w:t>[41]</w:t>
      </w:r>
      <w:bookmarkEnd w:id="79"/>
      <w:r>
        <w:tab/>
        <w:t xml:space="preserve">M. Thelwall, </w:t>
      </w:r>
      <w:r>
        <w:rPr>
          <w:i/>
          <w:iCs/>
        </w:rPr>
        <w:t>Can ChatGPT evaluate research quality?</w:t>
      </w:r>
      <w:r>
        <w:t xml:space="preserve">, Journal of Data and Information Science. 9(2), 1–21 (Apr. 1, 2024). DOI: </w:t>
      </w:r>
      <w:hyperlink r:id="rId41" w:history="1">
        <w:r w:rsidRPr="007B456C">
          <w:rPr>
            <w:rStyle w:val="Hyperlink"/>
          </w:rPr>
          <w:t>10.2478/jdis-2024-0013</w:t>
        </w:r>
      </w:hyperlink>
      <w:r>
        <w:t>.</w:t>
      </w:r>
    </w:p>
    <w:p w:rsidR="007B456C" w:rsidRDefault="007B456C" w:rsidP="007B456C">
      <w:pPr>
        <w:pStyle w:val="Bibliography"/>
      </w:pPr>
      <w:bookmarkStart w:id="80" w:name="BIB_42"/>
      <w:r>
        <w:t>[42]</w:t>
      </w:r>
      <w:bookmarkEnd w:id="80"/>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2" w:history="1">
        <w:r w:rsidRPr="007B456C">
          <w:rPr>
            <w:rStyle w:val="Hyperlink"/>
          </w:rPr>
          <w:t>10.48550/arXiv.2310.01783</w:t>
        </w:r>
      </w:hyperlink>
      <w:r>
        <w:t>.</w:t>
      </w:r>
    </w:p>
    <w:p w:rsidR="007B456C" w:rsidRDefault="007B456C" w:rsidP="007B456C">
      <w:pPr>
        <w:pStyle w:val="Bibliography"/>
      </w:pPr>
      <w:bookmarkStart w:id="81" w:name="BIB_43"/>
      <w:r>
        <w:t>[43]</w:t>
      </w:r>
      <w:bookmarkEnd w:id="81"/>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3" w:history="1">
        <w:r w:rsidRPr="007B456C">
          <w:rPr>
            <w:rStyle w:val="Hyperlink"/>
          </w:rPr>
          <w:t>10.48550/arXiv.2411.00816</w:t>
        </w:r>
      </w:hyperlink>
      <w:r>
        <w:t>.</w:t>
      </w:r>
    </w:p>
    <w:p w:rsidR="007B456C" w:rsidRDefault="007B456C" w:rsidP="007B456C">
      <w:pPr>
        <w:pStyle w:val="Bibliography"/>
      </w:pPr>
      <w:bookmarkStart w:id="82" w:name="BIB_44"/>
      <w:r>
        <w:t>[44]</w:t>
      </w:r>
      <w:bookmarkEnd w:id="82"/>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4" w:history="1">
        <w:r w:rsidRPr="007B456C">
          <w:rPr>
            <w:rStyle w:val="Hyperlink"/>
          </w:rPr>
          <w:t>10.48550/arXiv.2501.10326</w:t>
        </w:r>
      </w:hyperlink>
      <w:r>
        <w:t>.</w:t>
      </w:r>
    </w:p>
    <w:p w:rsidR="007B456C" w:rsidRDefault="007B456C" w:rsidP="007B456C">
      <w:pPr>
        <w:pStyle w:val="Bibliography"/>
      </w:pPr>
      <w:bookmarkStart w:id="83" w:name="BIB_45"/>
      <w:r>
        <w:t>[45]</w:t>
      </w:r>
      <w:bookmarkEnd w:id="83"/>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5" w:history="1">
        <w:r w:rsidRPr="007B456C">
          <w:rPr>
            <w:rStyle w:val="Hyperlink"/>
          </w:rPr>
          <w:t>10.48550/arXiv.2406.16253</w:t>
        </w:r>
      </w:hyperlink>
      <w:r>
        <w:t>.</w:t>
      </w:r>
    </w:p>
    <w:p w:rsidR="007B456C" w:rsidRDefault="007B456C" w:rsidP="007B456C">
      <w:pPr>
        <w:pStyle w:val="Bibliography"/>
      </w:pPr>
      <w:bookmarkStart w:id="84" w:name="BIB_46"/>
      <w:r>
        <w:t>[46]</w:t>
      </w:r>
      <w:bookmarkEnd w:id="84"/>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6" w:history="1">
        <w:r w:rsidRPr="007B456C">
          <w:rPr>
            <w:rStyle w:val="Hyperlink"/>
          </w:rPr>
          <w:t>10.48550/arXiv.2306.00622</w:t>
        </w:r>
      </w:hyperlink>
      <w:r>
        <w:t>.</w:t>
      </w:r>
    </w:p>
    <w:p w:rsidR="007B456C" w:rsidRDefault="007B456C" w:rsidP="007B456C">
      <w:pPr>
        <w:pStyle w:val="Bibliography"/>
      </w:pPr>
      <w:bookmarkStart w:id="85" w:name="BIB_47"/>
      <w:r>
        <w:t>[47]</w:t>
      </w:r>
      <w:bookmarkEnd w:id="85"/>
      <w:r>
        <w:tab/>
        <w:t xml:space="preserve">N. Bougie, N. Watanabe, </w:t>
      </w:r>
      <w:r>
        <w:rPr>
          <w:i/>
          <w:iCs/>
        </w:rPr>
        <w:t>Generative Adversarial Reviews: When LLMs Become the Critic</w:t>
      </w:r>
      <w:r>
        <w:t xml:space="preserve">, </w:t>
      </w:r>
      <w:r>
        <w:rPr>
          <w:i/>
          <w:iCs/>
        </w:rPr>
        <w:t>arXiv</w:t>
      </w:r>
      <w:r>
        <w:t xml:space="preserve">, arXiv:2412.10415, Dec. 2024. DOI: </w:t>
      </w:r>
      <w:hyperlink r:id="rId47" w:history="1">
        <w:r w:rsidRPr="007B456C">
          <w:rPr>
            <w:rStyle w:val="Hyperlink"/>
          </w:rPr>
          <w:t>10.48550/arXiv.2412.10415</w:t>
        </w:r>
      </w:hyperlink>
      <w:r>
        <w:t>.</w:t>
      </w:r>
    </w:p>
    <w:p w:rsidR="007B456C" w:rsidRDefault="007B456C" w:rsidP="007B456C">
      <w:pPr>
        <w:pStyle w:val="Bibliography"/>
      </w:pPr>
      <w:bookmarkStart w:id="86" w:name="BIB_48"/>
      <w:r>
        <w:t>[48]</w:t>
      </w:r>
      <w:bookmarkEnd w:id="86"/>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48" w:history="1">
        <w:r w:rsidRPr="007B456C">
          <w:rPr>
            <w:rStyle w:val="Hyperlink"/>
          </w:rPr>
          <w:t>10.48550/arXiv.2405.20477</w:t>
        </w:r>
      </w:hyperlink>
      <w:r>
        <w:t>.</w:t>
      </w:r>
    </w:p>
    <w:p w:rsidR="007B456C" w:rsidRDefault="007B456C" w:rsidP="007B456C">
      <w:pPr>
        <w:pStyle w:val="Bibliography"/>
      </w:pPr>
      <w:bookmarkStart w:id="87" w:name="BIB_49"/>
      <w:r>
        <w:t>[49]</w:t>
      </w:r>
      <w:bookmarkEnd w:id="87"/>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49" w:history="1">
        <w:r w:rsidRPr="007B456C">
          <w:rPr>
            <w:rStyle w:val="Hyperlink"/>
          </w:rPr>
          <w:t>10.48550/arXiv.2406.05688</w:t>
        </w:r>
      </w:hyperlink>
      <w:r>
        <w:t>.</w:t>
      </w:r>
    </w:p>
    <w:p w:rsidR="007B456C" w:rsidRDefault="007B456C" w:rsidP="007B456C">
      <w:pPr>
        <w:pStyle w:val="Bibliography"/>
      </w:pPr>
      <w:bookmarkStart w:id="88" w:name="BIB_50"/>
      <w:r>
        <w:t>[50]</w:t>
      </w:r>
      <w:bookmarkEnd w:id="88"/>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0" w:history="1">
        <w:r w:rsidRPr="007B456C">
          <w:rPr>
            <w:rStyle w:val="Hyperlink"/>
          </w:rPr>
          <w:t>10.48550/arXiv.2503.08569</w:t>
        </w:r>
      </w:hyperlink>
      <w:r>
        <w:t>.</w:t>
      </w:r>
    </w:p>
    <w:p w:rsidR="007B456C" w:rsidRDefault="007B456C" w:rsidP="007B456C">
      <w:pPr>
        <w:pStyle w:val="Bibliography"/>
      </w:pPr>
      <w:bookmarkStart w:id="89" w:name="BIB_51"/>
      <w:r>
        <w:t>[51]</w:t>
      </w:r>
      <w:bookmarkEnd w:id="89"/>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1" w:history="1">
        <w:r w:rsidRPr="007B456C">
          <w:rPr>
            <w:rStyle w:val="Hyperlink"/>
          </w:rPr>
          <w:t>10.48550/arXiv.2407.12857</w:t>
        </w:r>
      </w:hyperlink>
      <w:r>
        <w:t>.</w:t>
      </w:r>
    </w:p>
    <w:p w:rsidR="007B456C" w:rsidRDefault="007B456C" w:rsidP="007B456C">
      <w:pPr>
        <w:pStyle w:val="Bibliography"/>
      </w:pPr>
      <w:bookmarkStart w:id="90" w:name="BIB_52"/>
      <w:r>
        <w:t>[52]</w:t>
      </w:r>
      <w:bookmarkEnd w:id="90"/>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2" w:history="1">
        <w:r w:rsidRPr="007B456C">
          <w:rPr>
            <w:rStyle w:val="Hyperlink"/>
          </w:rPr>
          <w:t>10.48550/arXiv.2401.04259</w:t>
        </w:r>
      </w:hyperlink>
      <w:r>
        <w:t>.</w:t>
      </w:r>
    </w:p>
    <w:p w:rsidR="007B456C" w:rsidRDefault="007B456C" w:rsidP="007B456C">
      <w:pPr>
        <w:pStyle w:val="Bibliography"/>
      </w:pPr>
      <w:bookmarkStart w:id="91" w:name="BIB_53"/>
      <w:r>
        <w:t>[53]</w:t>
      </w:r>
      <w:bookmarkEnd w:id="91"/>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7B456C" w:rsidRDefault="007B456C" w:rsidP="007B456C">
      <w:pPr>
        <w:pStyle w:val="Bibliography"/>
      </w:pPr>
      <w:bookmarkStart w:id="92" w:name="BIB_54"/>
      <w:r>
        <w:t>[54]</w:t>
      </w:r>
      <w:bookmarkEnd w:id="92"/>
      <w:r>
        <w:tab/>
        <w:t xml:space="preserve">OpenReviewer, </w:t>
      </w:r>
      <w:r>
        <w:rPr>
          <w:i/>
          <w:iCs/>
        </w:rPr>
        <w:t>Reviewer-Arena</w:t>
      </w:r>
      <w:r>
        <w:t>, Hugging Face. https://huggingface.co/spaces/openreviewer/reviewer-arena.</w:t>
      </w:r>
    </w:p>
    <w:p w:rsidR="007B456C" w:rsidRDefault="007B456C" w:rsidP="007B456C">
      <w:pPr>
        <w:pStyle w:val="Bibliography"/>
      </w:pPr>
      <w:bookmarkStart w:id="93" w:name="BIB_55"/>
      <w:r>
        <w:lastRenderedPageBreak/>
        <w:t>[55]</w:t>
      </w:r>
      <w:bookmarkEnd w:id="93"/>
      <w:r>
        <w:tab/>
        <w:t xml:space="preserve">J. Halamka, </w:t>
      </w:r>
      <w:r>
        <w:rPr>
          <w:i/>
          <w:iCs/>
        </w:rPr>
        <w:t>Can Large Language Models Function as Scientific Reasoning Engines?</w:t>
      </w:r>
      <w:r>
        <w:t>, Mayo Clinic Platform. (Apr. 8, 2025). https://www.mayoclinicplatform.org/2025/04/08/can-large-language-models-function-as-scientific-reasoning-engines/.</w:t>
      </w:r>
    </w:p>
    <w:p w:rsidR="007B456C" w:rsidRDefault="007B456C" w:rsidP="007B456C">
      <w:pPr>
        <w:pStyle w:val="Bibliography"/>
      </w:pPr>
      <w:bookmarkStart w:id="94" w:name="BIB_56"/>
      <w:r>
        <w:t>[56]</w:t>
      </w:r>
      <w:bookmarkEnd w:id="94"/>
      <w:r>
        <w:tab/>
      </w:r>
      <w:r>
        <w:rPr>
          <w:i/>
          <w:iCs/>
        </w:rPr>
        <w:t>Tacit knowledge</w:t>
      </w:r>
      <w:r>
        <w:t>, Wikipedia. https://en.wikipedia.org/wiki/Tacit_knowledge.</w:t>
      </w:r>
    </w:p>
    <w:p w:rsidR="007B456C" w:rsidRDefault="007B456C" w:rsidP="007B456C">
      <w:pPr>
        <w:pStyle w:val="Bibliography"/>
      </w:pPr>
      <w:bookmarkStart w:id="95" w:name="BIB_57"/>
      <w:r>
        <w:t>[57]</w:t>
      </w:r>
      <w:bookmarkEnd w:id="95"/>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3" w:history="1">
        <w:r w:rsidRPr="007B456C">
          <w:rPr>
            <w:rStyle w:val="Hyperlink"/>
          </w:rPr>
          <w:t>10.48550/arXiv.2402.10886</w:t>
        </w:r>
      </w:hyperlink>
      <w:r>
        <w:t>.</w:t>
      </w:r>
    </w:p>
    <w:p w:rsidR="007B456C" w:rsidRDefault="007B456C" w:rsidP="007B456C">
      <w:pPr>
        <w:pStyle w:val="Bibliography"/>
      </w:pPr>
      <w:bookmarkStart w:id="96" w:name="BIB_58"/>
      <w:r>
        <w:t>[58]</w:t>
      </w:r>
      <w:bookmarkEnd w:id="96"/>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4" w:history="1">
        <w:r w:rsidRPr="007B456C">
          <w:rPr>
            <w:rStyle w:val="Hyperlink"/>
          </w:rPr>
          <w:t>10.18653/v1/N18-1149</w:t>
        </w:r>
      </w:hyperlink>
      <w:r>
        <w:t>.</w:t>
      </w:r>
    </w:p>
    <w:p w:rsidR="007B456C" w:rsidRDefault="007B456C" w:rsidP="007B456C">
      <w:pPr>
        <w:pStyle w:val="Bibliography"/>
      </w:pPr>
      <w:bookmarkStart w:id="97" w:name="BIB_59"/>
      <w:r>
        <w:t>[59]</w:t>
      </w:r>
      <w:bookmarkEnd w:id="97"/>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5" w:history="1">
        <w:r w:rsidRPr="007B456C">
          <w:rPr>
            <w:rStyle w:val="Hyperlink"/>
          </w:rPr>
          <w:t>10.48550/arXiv.2306.12587</w:t>
        </w:r>
      </w:hyperlink>
      <w:r>
        <w:t>.</w:t>
      </w:r>
    </w:p>
    <w:p w:rsidR="007B456C" w:rsidRDefault="007B456C" w:rsidP="007B456C">
      <w:pPr>
        <w:pStyle w:val="Bibliography"/>
      </w:pPr>
      <w:bookmarkStart w:id="98" w:name="BIB_60"/>
      <w:r>
        <w:t>[60]</w:t>
      </w:r>
      <w:bookmarkEnd w:id="98"/>
      <w:r>
        <w:tab/>
        <w:t xml:space="preserve">W. Yuan, P. Liu, G. Neubig, </w:t>
      </w:r>
      <w:r>
        <w:rPr>
          <w:i/>
          <w:iCs/>
        </w:rPr>
        <w:t>Can We Automate Scientific Reviewing?</w:t>
      </w:r>
      <w:r>
        <w:t xml:space="preserve">, Journal of Artificial Intelligence Research. 75, 171–212 (Sep. 29, 2022). DOI: </w:t>
      </w:r>
      <w:hyperlink r:id="rId56" w:history="1">
        <w:r w:rsidRPr="007B456C">
          <w:rPr>
            <w:rStyle w:val="Hyperlink"/>
          </w:rPr>
          <w:t>10.1613/jair.1.12862</w:t>
        </w:r>
      </w:hyperlink>
      <w:r>
        <w:t>.</w:t>
      </w:r>
    </w:p>
    <w:p w:rsidR="007B456C" w:rsidRDefault="007B456C" w:rsidP="007B456C">
      <w:pPr>
        <w:pStyle w:val="Bibliography"/>
      </w:pPr>
      <w:bookmarkStart w:id="99" w:name="BIB_61"/>
      <w:r>
        <w:t>[61]</w:t>
      </w:r>
      <w:bookmarkEnd w:id="99"/>
      <w:r>
        <w:tab/>
        <w:t xml:space="preserve">J. Lin, J. Song, Z. Zhou, Y. Chen, X. Shi, </w:t>
      </w:r>
      <w:r>
        <w:rPr>
          <w:i/>
          <w:iCs/>
        </w:rPr>
        <w:t>MOPRD: A multidisciplinary open peer review dataset</w:t>
      </w:r>
      <w:r>
        <w:t xml:space="preserve">, Neural Comput &amp; Applic. 35(34), 24191–24206 (Dec. 1, 2023). DOI: </w:t>
      </w:r>
      <w:hyperlink r:id="rId57" w:history="1">
        <w:r w:rsidRPr="007B456C">
          <w:rPr>
            <w:rStyle w:val="Hyperlink"/>
          </w:rPr>
          <w:t>10.1007/s00521-023-08891-5</w:t>
        </w:r>
      </w:hyperlink>
      <w:r>
        <w:t>.</w:t>
      </w:r>
    </w:p>
    <w:p w:rsidR="007B456C" w:rsidRDefault="007B456C" w:rsidP="007B456C">
      <w:pPr>
        <w:pStyle w:val="Bibliography"/>
      </w:pPr>
      <w:bookmarkStart w:id="100" w:name="BIB_62"/>
      <w:r>
        <w:t>[62]</w:t>
      </w:r>
      <w:bookmarkEnd w:id="100"/>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58" w:history="1">
        <w:r w:rsidRPr="007B456C">
          <w:rPr>
            <w:rStyle w:val="Hyperlink"/>
          </w:rPr>
          <w:t>10.18653/v1/2023.acl-long.277</w:t>
        </w:r>
      </w:hyperlink>
      <w:r>
        <w:t>.</w:t>
      </w:r>
    </w:p>
    <w:p w:rsidR="007B456C" w:rsidRDefault="007B456C" w:rsidP="007B456C">
      <w:pPr>
        <w:pStyle w:val="Bibliography"/>
      </w:pPr>
      <w:bookmarkStart w:id="101" w:name="BIB_63"/>
      <w:r>
        <w:t>[63]</w:t>
      </w:r>
      <w:bookmarkEnd w:id="101"/>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59" w:history="1">
        <w:r w:rsidRPr="007B456C">
          <w:rPr>
            <w:rStyle w:val="Hyperlink"/>
          </w:rPr>
          <w:t>10.18653/v1/2020.inlg-1.44</w:t>
        </w:r>
      </w:hyperlink>
      <w:r>
        <w:t>.</w:t>
      </w:r>
    </w:p>
    <w:p w:rsidR="007B456C" w:rsidRDefault="007B456C" w:rsidP="007B456C">
      <w:pPr>
        <w:pStyle w:val="Bibliography"/>
      </w:pPr>
      <w:bookmarkStart w:id="102" w:name="BIB_64"/>
      <w:r>
        <w:t>[64]</w:t>
      </w:r>
      <w:bookmarkEnd w:id="102"/>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0" w:history="1">
        <w:r w:rsidRPr="007B456C">
          <w:rPr>
            <w:rStyle w:val="Hyperlink"/>
          </w:rPr>
          <w:t>10.48550/arXiv.2204.10805</w:t>
        </w:r>
      </w:hyperlink>
      <w:r>
        <w:t>.</w:t>
      </w:r>
    </w:p>
    <w:p w:rsidR="007B456C" w:rsidRDefault="007B456C" w:rsidP="007B456C">
      <w:pPr>
        <w:pStyle w:val="Bibliography"/>
      </w:pPr>
      <w:bookmarkStart w:id="103" w:name="BIB_65"/>
      <w:r>
        <w:t>[65]</w:t>
      </w:r>
      <w:bookmarkEnd w:id="103"/>
      <w:r>
        <w:tab/>
      </w:r>
      <w:r>
        <w:rPr>
          <w:i/>
          <w:iCs/>
        </w:rPr>
        <w:t>ACS Reviewer Toolkit</w:t>
      </w:r>
      <w:r>
        <w:t>, ACS Reviewer Toolkit. https://reviewertoolkit.acs.org/reviewertoolkit/story.html.</w:t>
      </w:r>
    </w:p>
    <w:p w:rsidR="007B456C" w:rsidRDefault="007B456C" w:rsidP="007B456C">
      <w:pPr>
        <w:pStyle w:val="Bibliography"/>
      </w:pPr>
      <w:bookmarkStart w:id="104" w:name="BIB_66"/>
      <w:r>
        <w:t>[66]</w:t>
      </w:r>
      <w:bookmarkEnd w:id="104"/>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1" w:history="1">
        <w:r w:rsidRPr="007B456C">
          <w:rPr>
            <w:rStyle w:val="Hyperlink"/>
          </w:rPr>
          <w:t>10.48550/arXiv.2210.03493</w:t>
        </w:r>
      </w:hyperlink>
      <w:r>
        <w:t>.</w:t>
      </w:r>
    </w:p>
    <w:p w:rsidR="007B456C" w:rsidRDefault="007B456C" w:rsidP="007B456C">
      <w:pPr>
        <w:pStyle w:val="Bibliography"/>
      </w:pPr>
      <w:bookmarkStart w:id="105" w:name="BIB_67"/>
      <w:r>
        <w:t>[67]</w:t>
      </w:r>
      <w:bookmarkEnd w:id="105"/>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2" w:history="1">
        <w:r w:rsidRPr="007B456C">
          <w:rPr>
            <w:rStyle w:val="Hyperlink"/>
          </w:rPr>
          <w:t>10.48550/arXiv.2201.11903</w:t>
        </w:r>
      </w:hyperlink>
      <w:r>
        <w:t>.</w:t>
      </w:r>
    </w:p>
    <w:p w:rsidR="007B456C" w:rsidRDefault="007B456C" w:rsidP="007B456C">
      <w:pPr>
        <w:pStyle w:val="Bibliography"/>
      </w:pPr>
      <w:bookmarkStart w:id="106" w:name="BIB_68"/>
      <w:r>
        <w:t>[68]</w:t>
      </w:r>
      <w:bookmarkEnd w:id="106"/>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3" w:history="1">
        <w:r w:rsidRPr="007B456C">
          <w:rPr>
            <w:rStyle w:val="Hyperlink"/>
          </w:rPr>
          <w:t>10.48550/arXiv.2205.11916</w:t>
        </w:r>
      </w:hyperlink>
      <w:r>
        <w:t>.</w:t>
      </w:r>
    </w:p>
    <w:p w:rsidR="007B456C" w:rsidRDefault="007B456C" w:rsidP="007B456C">
      <w:pPr>
        <w:pStyle w:val="Bibliography"/>
      </w:pPr>
      <w:bookmarkStart w:id="107" w:name="BIB_69"/>
      <w:r>
        <w:t>[69]</w:t>
      </w:r>
      <w:bookmarkEnd w:id="107"/>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4" w:history="1">
        <w:r w:rsidRPr="007B456C">
          <w:rPr>
            <w:rStyle w:val="Hyperlink"/>
          </w:rPr>
          <w:t>10.48550/arXiv.2205.10625</w:t>
        </w:r>
      </w:hyperlink>
      <w:r>
        <w:t>.</w:t>
      </w:r>
    </w:p>
    <w:p w:rsidR="007B456C" w:rsidRDefault="007B456C" w:rsidP="007B456C">
      <w:pPr>
        <w:pStyle w:val="Bibliography"/>
      </w:pPr>
      <w:bookmarkStart w:id="108" w:name="BIB_70"/>
      <w:r>
        <w:t>[70]</w:t>
      </w:r>
      <w:bookmarkEnd w:id="108"/>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7B456C" w:rsidRDefault="007B456C" w:rsidP="007B456C">
      <w:pPr>
        <w:pStyle w:val="Bibliography"/>
      </w:pPr>
      <w:bookmarkStart w:id="109" w:name="BIB_71"/>
      <w:r>
        <w:t>[71]</w:t>
      </w:r>
      <w:bookmarkEnd w:id="109"/>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5" w:history="1">
        <w:r w:rsidRPr="007B456C">
          <w:rPr>
            <w:rStyle w:val="Hyperlink"/>
          </w:rPr>
          <w:t>10.48550/arXiv.2305.04091</w:t>
        </w:r>
      </w:hyperlink>
      <w:r>
        <w:t>.</w:t>
      </w:r>
    </w:p>
    <w:p w:rsidR="007B456C" w:rsidRDefault="007B456C" w:rsidP="007B456C">
      <w:pPr>
        <w:pStyle w:val="Bibliography"/>
      </w:pPr>
      <w:bookmarkStart w:id="110" w:name="BIB_72"/>
      <w:r>
        <w:t>[72]</w:t>
      </w:r>
      <w:bookmarkEnd w:id="110"/>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6" w:history="1">
        <w:r w:rsidRPr="007B456C">
          <w:rPr>
            <w:rStyle w:val="Hyperlink"/>
          </w:rPr>
          <w:t>10.48550/arXiv.2308.07702</w:t>
        </w:r>
      </w:hyperlink>
      <w:r>
        <w:t>.</w:t>
      </w:r>
    </w:p>
    <w:p w:rsidR="007B456C" w:rsidRDefault="007B456C" w:rsidP="007B456C">
      <w:pPr>
        <w:pStyle w:val="Bibliography"/>
      </w:pPr>
      <w:bookmarkStart w:id="111" w:name="BIB_73"/>
      <w:r>
        <w:t>[73]</w:t>
      </w:r>
      <w:bookmarkEnd w:id="111"/>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67" w:history="1">
        <w:r w:rsidRPr="007B456C">
          <w:rPr>
            <w:rStyle w:val="Hyperlink"/>
          </w:rPr>
          <w:t>10.48550/arXiv.2305.14930</w:t>
        </w:r>
      </w:hyperlink>
      <w:r>
        <w:t>.</w:t>
      </w:r>
    </w:p>
    <w:p w:rsidR="007B456C" w:rsidRDefault="007B456C" w:rsidP="007B456C">
      <w:pPr>
        <w:pStyle w:val="Bibliography"/>
      </w:pPr>
      <w:bookmarkStart w:id="112" w:name="BIB_74"/>
      <w:r>
        <w:t>[74]</w:t>
      </w:r>
      <w:bookmarkEnd w:id="112"/>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68" w:history="1">
        <w:r w:rsidRPr="007B456C">
          <w:rPr>
            <w:rStyle w:val="Hyperlink"/>
          </w:rPr>
          <w:t>10.48550/arXiv.2412.13952</w:t>
        </w:r>
      </w:hyperlink>
      <w:r>
        <w:t>.</w:t>
      </w:r>
    </w:p>
    <w:p w:rsidR="007B456C" w:rsidRDefault="007B456C" w:rsidP="007B456C">
      <w:pPr>
        <w:pStyle w:val="Bibliography"/>
      </w:pPr>
      <w:bookmarkStart w:id="113" w:name="BIB_75"/>
      <w:r>
        <w:t>[75]</w:t>
      </w:r>
      <w:bookmarkEnd w:id="113"/>
      <w:r>
        <w:tab/>
        <w:t xml:space="preserve">OpenAI, A. Jaech, A. Kalai, A. Lerer, A. Richardson, A. El-Kishky, A. Low, A. Helyar, A. Madry, A. Beutel, A. Carney, A. Iftimie, A. Karpenko, A.T. Passos, A. Neitz, A. Prokofiev, A. Wei, A. Tam, A. Bennett, A. Kumar, A. </w:t>
      </w:r>
      <w:r>
        <w:lastRenderedPageBreak/>
        <w:t xml:space="preserve">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69" w:history="1">
        <w:r w:rsidRPr="007B456C">
          <w:rPr>
            <w:rStyle w:val="Hyperlink"/>
          </w:rPr>
          <w:t>10.48550/arXiv.2412.16720</w:t>
        </w:r>
      </w:hyperlink>
      <w:r>
        <w:t>.</w:t>
      </w:r>
    </w:p>
    <w:p w:rsidR="007B456C" w:rsidRDefault="007B456C" w:rsidP="007B456C">
      <w:pPr>
        <w:pStyle w:val="Bibliography"/>
      </w:pPr>
      <w:bookmarkStart w:id="114" w:name="BIB_76"/>
      <w:r>
        <w:t>[76]</w:t>
      </w:r>
      <w:bookmarkEnd w:id="114"/>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0" w:history="1">
        <w:r w:rsidRPr="007B456C">
          <w:rPr>
            <w:rStyle w:val="Hyperlink"/>
          </w:rPr>
          <w:t>10.48550/arXiv.2307.03172</w:t>
        </w:r>
      </w:hyperlink>
      <w:r>
        <w:t>.</w:t>
      </w:r>
    </w:p>
    <w:p w:rsidR="007B456C" w:rsidRDefault="007B456C" w:rsidP="007B456C">
      <w:pPr>
        <w:pStyle w:val="Bibliography"/>
      </w:pPr>
      <w:bookmarkStart w:id="115" w:name="BIB_77"/>
      <w:r>
        <w:t>[77]</w:t>
      </w:r>
      <w:bookmarkEnd w:id="115"/>
      <w:r>
        <w:tab/>
        <w:t xml:space="preserve">D. Machlab, R. Battle, </w:t>
      </w:r>
      <w:r>
        <w:rPr>
          <w:i/>
          <w:iCs/>
        </w:rPr>
        <w:t>LLM In-Context Recall is Prompt Dependent</w:t>
      </w:r>
      <w:r>
        <w:t xml:space="preserve">, </w:t>
      </w:r>
      <w:r>
        <w:rPr>
          <w:i/>
          <w:iCs/>
        </w:rPr>
        <w:t>arXiv</w:t>
      </w:r>
      <w:r>
        <w:t xml:space="preserve">, arXiv:2404.08865, Apr. 2024. DOI: </w:t>
      </w:r>
      <w:hyperlink r:id="rId71" w:history="1">
        <w:r w:rsidRPr="007B456C">
          <w:rPr>
            <w:rStyle w:val="Hyperlink"/>
          </w:rPr>
          <w:t>10.48550/arXiv.2404.08865</w:t>
        </w:r>
      </w:hyperlink>
      <w:r>
        <w:t>.</w:t>
      </w:r>
    </w:p>
    <w:p w:rsidR="007B456C" w:rsidRDefault="007B456C" w:rsidP="007B456C">
      <w:pPr>
        <w:pStyle w:val="Bibliography"/>
      </w:pPr>
      <w:bookmarkStart w:id="116" w:name="BIB_78"/>
      <w:r>
        <w:t>[78]</w:t>
      </w:r>
      <w:bookmarkEnd w:id="116"/>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2" w:history="1">
        <w:r w:rsidRPr="007B456C">
          <w:rPr>
            <w:rStyle w:val="Hyperlink"/>
          </w:rPr>
          <w:t>10.48550/arXiv.2401.12954</w:t>
        </w:r>
      </w:hyperlink>
      <w:r>
        <w:t>.</w:t>
      </w:r>
    </w:p>
    <w:p w:rsidR="007B456C" w:rsidRDefault="007B456C" w:rsidP="007B456C">
      <w:pPr>
        <w:pStyle w:val="Bibliography"/>
      </w:pPr>
      <w:bookmarkStart w:id="117" w:name="BIB_79"/>
      <w:r>
        <w:t>[79]</w:t>
      </w:r>
      <w:bookmarkEnd w:id="117"/>
      <w:r>
        <w:tab/>
        <w:t xml:space="preserve">Y. Zhang, Y. Yuan, A.C.-C. Yao, </w:t>
      </w:r>
      <w:r>
        <w:rPr>
          <w:i/>
          <w:iCs/>
        </w:rPr>
        <w:t>Meta Prompting for AI Systems</w:t>
      </w:r>
      <w:r>
        <w:t xml:space="preserve">, </w:t>
      </w:r>
      <w:r>
        <w:rPr>
          <w:i/>
          <w:iCs/>
        </w:rPr>
        <w:t>arXiv</w:t>
      </w:r>
      <w:r>
        <w:t xml:space="preserve">, arXiv:2311.11482, Feb. 2025. DOI: </w:t>
      </w:r>
      <w:hyperlink r:id="rId73" w:history="1">
        <w:r w:rsidRPr="007B456C">
          <w:rPr>
            <w:rStyle w:val="Hyperlink"/>
          </w:rPr>
          <w:t>10.48550/arXiv.2311.11482</w:t>
        </w:r>
      </w:hyperlink>
      <w:r>
        <w:t>.</w:t>
      </w:r>
    </w:p>
    <w:p w:rsidR="007B456C" w:rsidRDefault="007B456C" w:rsidP="007B456C">
      <w:pPr>
        <w:pStyle w:val="Bibliography"/>
      </w:pPr>
      <w:bookmarkStart w:id="118" w:name="BIB_80"/>
      <w:r>
        <w:t>[80]</w:t>
      </w:r>
      <w:bookmarkEnd w:id="118"/>
      <w:r>
        <w:tab/>
      </w:r>
      <w:r>
        <w:rPr>
          <w:i/>
          <w:iCs/>
        </w:rPr>
        <w:t>Generate better prompts in the developer console</w:t>
      </w:r>
      <w:r>
        <w:t>, Anthropic. https://anthropic.com/news/prompt-generator.</w:t>
      </w:r>
    </w:p>
    <w:p w:rsidR="007B456C" w:rsidRDefault="007B456C" w:rsidP="007B456C">
      <w:pPr>
        <w:pStyle w:val="Bibliography"/>
      </w:pPr>
      <w:bookmarkStart w:id="119" w:name="BIB_81"/>
      <w:r>
        <w:t>[81]</w:t>
      </w:r>
      <w:bookmarkEnd w:id="119"/>
      <w:r>
        <w:tab/>
      </w:r>
      <w:r>
        <w:rPr>
          <w:i/>
          <w:iCs/>
        </w:rPr>
        <w:t>Writing Style Guidelines for Technical and Business Texts - ChatGPTExploratoryPrompting</w:t>
      </w:r>
      <w:r>
        <w:t>, GitHub. https://github.com/pchemguy/ChatGPTExploratoryPrompting/blob/main/Writing/WritingStyleGuidelines.md.</w:t>
      </w:r>
    </w:p>
    <w:p w:rsidR="007B456C" w:rsidRDefault="007B456C" w:rsidP="007B456C">
      <w:pPr>
        <w:pStyle w:val="Bibliography"/>
      </w:pPr>
      <w:bookmarkStart w:id="120" w:name="BIB_82"/>
      <w:r>
        <w:t>[82]</w:t>
      </w:r>
      <w:bookmarkEnd w:id="120"/>
      <w:r>
        <w:tab/>
      </w:r>
      <w:r>
        <w:rPr>
          <w:i/>
          <w:iCs/>
        </w:rPr>
        <w:t>VBA-Based Navigation Markup Workflow in MS Word</w:t>
      </w:r>
      <w:r>
        <w:t>, Gemini Advanced 2.5 Pro. (Apr. 20, 2025). https://g.co/gemini/share/50e01f6b36be.</w:t>
      </w:r>
    </w:p>
    <w:p w:rsidR="007B456C" w:rsidRDefault="007B456C" w:rsidP="007B456C">
      <w:pPr>
        <w:pStyle w:val="Bibliography"/>
      </w:pPr>
      <w:bookmarkStart w:id="121" w:name="BIB_83"/>
      <w:r>
        <w:t>[83]</w:t>
      </w:r>
      <w:bookmarkEnd w:id="121"/>
      <w:r>
        <w:tab/>
      </w:r>
      <w:r>
        <w:rPr>
          <w:i/>
          <w:iCs/>
        </w:rPr>
        <w:t>Meta-Meta-Prompting - Improving ChatGPT Prompt</w:t>
      </w:r>
      <w:r>
        <w:t>, ChatGPT Plus O1. https://chatgpt.com/share/6807b100-df34-8004-b687-395d1d7b394d.</w:t>
      </w:r>
    </w:p>
    <w:p w:rsidR="007B456C" w:rsidRDefault="007B456C" w:rsidP="007B456C">
      <w:pPr>
        <w:pStyle w:val="Bibliography"/>
      </w:pPr>
      <w:bookmarkStart w:id="122" w:name="BIB_84"/>
      <w:r>
        <w:t>[84]</w:t>
      </w:r>
      <w:bookmarkEnd w:id="122"/>
      <w:r>
        <w:tab/>
      </w:r>
      <w:r>
        <w:rPr>
          <w:i/>
          <w:iCs/>
        </w:rPr>
        <w:t>GenAIandVBA</w:t>
      </w:r>
      <w:r>
        <w:t>, . https://github.com/pchemguy/GenAIandVBA.</w:t>
      </w:r>
    </w:p>
    <w:p w:rsidR="007B456C" w:rsidRDefault="007B456C" w:rsidP="007B456C">
      <w:pPr>
        <w:pStyle w:val="Bibliography"/>
      </w:pPr>
      <w:bookmarkStart w:id="123" w:name="BIB_85"/>
      <w:r>
        <w:t>[85]</w:t>
      </w:r>
      <w:bookmarkEnd w:id="123"/>
      <w:r>
        <w:tab/>
      </w:r>
      <w:r>
        <w:rPr>
          <w:i/>
          <w:iCs/>
        </w:rPr>
        <w:t>‎Meta-Prompting (Mid) with ICL and Refinement - BMK - Generated VBA Code Debugging</w:t>
      </w:r>
      <w:r>
        <w:t>, Gemini Advanced 2.5 Pro. (Apr. 20, 2025). https://gemini.google.com/share/57062c5d202c#:~:text=use%20previous%20prompts%20as%20a%20reference.</w:t>
      </w:r>
    </w:p>
    <w:p w:rsidR="007B456C" w:rsidRDefault="007B456C" w:rsidP="007B456C">
      <w:pPr>
        <w:pStyle w:val="Bibliography"/>
      </w:pPr>
      <w:bookmarkStart w:id="124" w:name="BIB_86"/>
      <w:r>
        <w:t>[86]</w:t>
      </w:r>
      <w:bookmarkEnd w:id="124"/>
      <w:r>
        <w:tab/>
      </w:r>
      <w:r>
        <w:rPr>
          <w:i/>
          <w:iCs/>
        </w:rPr>
        <w:t>‎Improving Manuscript Analysis Instructions</w:t>
      </w:r>
      <w:r>
        <w:t>, Gemini Advanced 2.5 Pro. (Apr. 6, 2025). https://g.co/gemini/share/180701f02cf4.</w:t>
      </w:r>
    </w:p>
    <w:p w:rsidR="007B456C" w:rsidRDefault="007B456C" w:rsidP="007B456C">
      <w:pPr>
        <w:pStyle w:val="Bibliography"/>
      </w:pPr>
      <w:bookmarkStart w:id="125" w:name="BIB_87"/>
      <w:r>
        <w:t>[87]</w:t>
      </w:r>
      <w:bookmarkEnd w:id="125"/>
      <w:r>
        <w:tab/>
      </w:r>
      <w:r>
        <w:rPr>
          <w:i/>
          <w:iCs/>
        </w:rPr>
        <w:t>Prompt Refinement for Chemistry Analysis</w:t>
      </w:r>
      <w:r>
        <w:t>, Gemini Advanced 2.5 Pro. (Apr. 3, 2025). https://g.co/gemini/share/060d4c405f1c.</w:t>
      </w:r>
    </w:p>
    <w:p w:rsidR="007B456C" w:rsidRDefault="007B456C" w:rsidP="007B456C">
      <w:pPr>
        <w:pStyle w:val="Bibliography"/>
      </w:pPr>
      <w:bookmarkStart w:id="126" w:name="BIB_88"/>
      <w:r>
        <w:lastRenderedPageBreak/>
        <w:t>[88]</w:t>
      </w:r>
      <w:bookmarkEnd w:id="126"/>
      <w:r>
        <w:tab/>
      </w:r>
      <w:r>
        <w:rPr>
          <w:i/>
          <w:iCs/>
        </w:rPr>
        <w:t>Chemistry Paper Review - Interactive Manuscript Analysis</w:t>
      </w:r>
      <w:r>
        <w:t>, ChatGPT Plus O1. https://chatgpt.com/share/6805f075-8640-8004-9e62-92263a4bf8d9.</w:t>
      </w:r>
    </w:p>
    <w:p w:rsidR="007B456C" w:rsidRDefault="007B456C" w:rsidP="007B456C">
      <w:pPr>
        <w:pStyle w:val="Bibliography"/>
      </w:pPr>
      <w:bookmarkStart w:id="127" w:name="BIB_89"/>
      <w:r>
        <w:t>[89]</w:t>
      </w:r>
      <w:bookmarkEnd w:id="127"/>
      <w:r>
        <w:tab/>
      </w:r>
      <w:r>
        <w:rPr>
          <w:i/>
          <w:iCs/>
        </w:rPr>
        <w:t>‎Deep Research Meta-Prompting - Microplastics and Fertilization Research</w:t>
      </w:r>
      <w:r>
        <w:t>, Gemini Advanced 2.5 Pro. (Apr. 29, 2025). https://g.co/gemini/share/23a5d2a93610.</w:t>
      </w:r>
    </w:p>
    <w:p w:rsidR="007B456C" w:rsidRDefault="007B456C" w:rsidP="007B456C">
      <w:pPr>
        <w:pStyle w:val="Bibliography"/>
      </w:pPr>
      <w:bookmarkStart w:id="128" w:name="BIB_90"/>
      <w:r>
        <w:t>[90]</w:t>
      </w:r>
      <w:bookmarkEnd w:id="128"/>
      <w:r>
        <w:tab/>
      </w:r>
      <w:r>
        <w:rPr>
          <w:i/>
          <w:iCs/>
        </w:rPr>
        <w:t>Prompt Engineering Collaborator</w:t>
      </w:r>
      <w:r>
        <w:t>, Gemini Advanced 2.5 Pro. (Apr. 24, 2025). https://g.co/gemini/share/871dfc744bc0.</w:t>
      </w:r>
    </w:p>
    <w:p w:rsidR="007B456C" w:rsidRDefault="007B456C" w:rsidP="007B456C">
      <w:pPr>
        <w:pStyle w:val="Bibliography"/>
      </w:pPr>
      <w:bookmarkStart w:id="129" w:name="BIB_91"/>
      <w:r>
        <w:t>[91]</w:t>
      </w:r>
      <w:bookmarkEnd w:id="129"/>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4" w:history="1">
        <w:r w:rsidRPr="007B456C">
          <w:rPr>
            <w:rStyle w:val="Hyperlink"/>
          </w:rPr>
          <w:t>10.1021/ac1022887</w:t>
        </w:r>
      </w:hyperlink>
      <w:r>
        <w:t>.</w:t>
      </w:r>
    </w:p>
    <w:p w:rsidR="007B456C" w:rsidRDefault="007B456C" w:rsidP="007B456C">
      <w:pPr>
        <w:pStyle w:val="Bibliography"/>
      </w:pPr>
      <w:bookmarkStart w:id="130" w:name="BIB_92"/>
      <w:r>
        <w:t>[92]</w:t>
      </w:r>
      <w:bookmarkEnd w:id="130"/>
      <w:r>
        <w:tab/>
      </w:r>
      <w:r>
        <w:rPr>
          <w:i/>
          <w:iCs/>
        </w:rPr>
        <w:t>Critical Chemistry Manuscript Review</w:t>
      </w:r>
      <w:r>
        <w:t>, ChatGPT Plus O1. (Apr. 6, 2025). https://chatgpt.com/share/67f2cad6-0068-8004-818e-da96c4e4544d.</w:t>
      </w:r>
    </w:p>
    <w:p w:rsidR="007B456C" w:rsidRDefault="007B456C" w:rsidP="007B456C">
      <w:pPr>
        <w:pStyle w:val="Bibliography"/>
      </w:pPr>
      <w:bookmarkStart w:id="131" w:name="BIB_93"/>
      <w:r>
        <w:t>[93]</w:t>
      </w:r>
      <w:bookmarkEnd w:id="131"/>
      <w:r>
        <w:tab/>
      </w:r>
      <w:r>
        <w:rPr>
          <w:i/>
          <w:iCs/>
        </w:rPr>
        <w:t>Critical Analysis Framework for Experimental Chemistry Manuscripts</w:t>
      </w:r>
      <w:r>
        <w:t>, SuperGrok Grok 3. https://grok.com/share/bGVnYWN5_0cca0b8b-1298-49ad-a1b2-8e6af6a686e8.</w:t>
      </w:r>
    </w:p>
    <w:p w:rsidR="007B456C" w:rsidRDefault="007B456C" w:rsidP="007B456C">
      <w:pPr>
        <w:pStyle w:val="Bibliography"/>
      </w:pPr>
      <w:bookmarkStart w:id="132" w:name="BIB_94"/>
      <w:r>
        <w:t>[94]</w:t>
      </w:r>
      <w:bookmarkEnd w:id="132"/>
      <w:r>
        <w:tab/>
      </w:r>
      <w:r>
        <w:rPr>
          <w:i/>
          <w:iCs/>
        </w:rPr>
        <w:t>Introducing OpenAI o3 and o4-mini</w:t>
      </w:r>
      <w:r>
        <w:t>, OpenAI. https://openai.com/index/introducing-o3-and-o4-mini/.</w:t>
      </w:r>
    </w:p>
    <w:p w:rsidR="007B456C" w:rsidRDefault="007B456C" w:rsidP="007B456C">
      <w:pPr>
        <w:pStyle w:val="Bibliography"/>
      </w:pPr>
      <w:bookmarkStart w:id="133" w:name="BIB_95"/>
      <w:r>
        <w:t>[95]</w:t>
      </w:r>
      <w:bookmarkEnd w:id="133"/>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5" w:history="1">
        <w:r w:rsidRPr="007B456C">
          <w:rPr>
            <w:rStyle w:val="Hyperlink"/>
          </w:rPr>
          <w:t>10.1016/B978-0-12-544461-3.X5000-5</w:t>
        </w:r>
      </w:hyperlink>
      <w:r>
        <w:t>.</w:t>
      </w:r>
    </w:p>
    <w:p w:rsidR="007B456C" w:rsidRDefault="007B456C" w:rsidP="007B456C">
      <w:pPr>
        <w:pStyle w:val="Bibliography"/>
      </w:pPr>
      <w:bookmarkStart w:id="134" w:name="BIB_96"/>
      <w:r>
        <w:t>[96]</w:t>
      </w:r>
      <w:bookmarkEnd w:id="134"/>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76" w:history="1">
        <w:r w:rsidRPr="007B456C">
          <w:rPr>
            <w:rStyle w:val="Hyperlink"/>
          </w:rPr>
          <w:t>10.1016/S0749-5978(03)00025-6</w:t>
        </w:r>
      </w:hyperlink>
      <w:r>
        <w:t>.</w:t>
      </w:r>
    </w:p>
    <w:p w:rsidR="007B456C" w:rsidRDefault="007B456C" w:rsidP="007B456C">
      <w:pPr>
        <w:pStyle w:val="Bibliography"/>
      </w:pPr>
      <w:bookmarkStart w:id="135" w:name="BIB_97"/>
      <w:r>
        <w:t>[97]</w:t>
      </w:r>
      <w:bookmarkEnd w:id="135"/>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77" w:history="1">
        <w:r w:rsidRPr="007B456C">
          <w:rPr>
            <w:rStyle w:val="Hyperlink"/>
          </w:rPr>
          <w:t>10.48550/arXiv.2406.11050</w:t>
        </w:r>
      </w:hyperlink>
      <w:r>
        <w:t>.</w:t>
      </w:r>
    </w:p>
    <w:p w:rsidR="007B456C" w:rsidRDefault="007B456C" w:rsidP="007B456C">
      <w:pPr>
        <w:pStyle w:val="Bibliography"/>
      </w:pPr>
      <w:bookmarkStart w:id="136" w:name="BIB_98"/>
      <w:r>
        <w:t>[98]</w:t>
      </w:r>
      <w:bookmarkEnd w:id="136"/>
      <w:r>
        <w:tab/>
      </w:r>
      <w:r>
        <w:rPr>
          <w:i/>
          <w:iCs/>
        </w:rPr>
        <w:t>Revising PWP Manuscript for arXiv</w:t>
      </w:r>
      <w:r>
        <w:t>, Gemini Advanced 2.5 Pro. https://g.co/gemini/share/851449a48d0f.</w:t>
      </w:r>
    </w:p>
    <w:p w:rsidR="007B456C" w:rsidRDefault="007B456C" w:rsidP="007B456C">
      <w:pPr>
        <w:pStyle w:val="Bibliography"/>
      </w:pPr>
      <w:bookmarkStart w:id="137" w:name="BIB_99"/>
      <w:r>
        <w:t>[99]</w:t>
      </w:r>
      <w:bookmarkEnd w:id="137"/>
      <w:r>
        <w:tab/>
      </w:r>
      <w:r>
        <w:rPr>
          <w:i/>
          <w:iCs/>
        </w:rPr>
        <w:t>Critical Analysis of the Experimental Protocol for H2_17O Enrichment</w:t>
      </w:r>
      <w:r>
        <w:t>, Gemini Advanced 2.5 Pro. (Apr. 21, 2025). https://g.co/gemini/share/2f228c0ab7a2.</w:t>
      </w:r>
    </w:p>
    <w:p w:rsidR="007B456C" w:rsidRDefault="007B456C" w:rsidP="007B456C">
      <w:pPr>
        <w:pStyle w:val="Bibliography"/>
      </w:pPr>
      <w:bookmarkStart w:id="138" w:name="BIB_100"/>
      <w:r>
        <w:t>[100]</w:t>
      </w:r>
      <w:bookmarkEnd w:id="138"/>
      <w:r>
        <w:tab/>
      </w:r>
      <w:r>
        <w:rPr>
          <w:i/>
          <w:iCs/>
        </w:rPr>
        <w:t>Experimental Chemistry Review</w:t>
      </w:r>
      <w:r>
        <w:t>, ChatGPT Plus O3. (Apr. 21, 2025). https://chatgpt.com/share/6805e481-4800-8004-b56f-56ddb12e0e56.</w:t>
      </w:r>
    </w:p>
    <w:p w:rsidR="007B456C" w:rsidRDefault="007B456C" w:rsidP="007B456C">
      <w:pPr>
        <w:pStyle w:val="Bibliography"/>
      </w:pPr>
      <w:bookmarkStart w:id="139" w:name="BIB_101"/>
      <w:r>
        <w:t>[101]</w:t>
      </w:r>
      <w:bookmarkEnd w:id="139"/>
      <w:r>
        <w:tab/>
      </w:r>
      <w:r>
        <w:rPr>
          <w:i/>
          <w:iCs/>
        </w:rPr>
        <w:t>17O Water Enrichment Protocol Analysis</w:t>
      </w:r>
      <w:r>
        <w:t>, ChatGPT Plus O3. (Apr. 21, 2025). https://chatgpt.com/canvas/shared/6805e6b7ced08191a720924c2ffef738.</w:t>
      </w:r>
    </w:p>
    <w:p w:rsidR="007B456C" w:rsidRDefault="007B456C" w:rsidP="007B456C">
      <w:pPr>
        <w:pStyle w:val="Bibliography"/>
      </w:pPr>
      <w:bookmarkStart w:id="140" w:name="BIB_102"/>
      <w:r>
        <w:t>[102]</w:t>
      </w:r>
      <w:bookmarkEnd w:id="140"/>
      <w:r>
        <w:tab/>
      </w:r>
      <w:r>
        <w:rPr>
          <w:i/>
          <w:iCs/>
        </w:rPr>
        <w:t>Meta-Prompting (Top) with ICL and Refinement - BMK - Generated VBA Code Debugging</w:t>
      </w:r>
      <w:r>
        <w:t>, Gemini Advanced 2.5 Pro. (Apr. 20, 2025). https://g.co/gemini/share/57062c5d202c.</w:t>
      </w:r>
    </w:p>
    <w:p w:rsidR="0034694B" w:rsidRDefault="009A7E82" w:rsidP="009A7E82">
      <w:pPr>
        <w:pStyle w:val="Bibliography"/>
        <w:outlineLvl w:val="7"/>
        <w:sectPr w:rsidR="0034694B" w:rsidSect="002A7D09">
          <w:headerReference w:type="default" r:id="rId78"/>
          <w:footerReference w:type="even" r:id="rId79"/>
          <w:footerReference w:type="default" r:id="rId80"/>
          <w:pgSz w:w="12240" w:h="15840"/>
          <w:pgMar w:top="1080" w:right="1440" w:bottom="1080" w:left="1440" w:header="720" w:footer="720" w:gutter="0"/>
          <w:cols w:space="720"/>
          <w:titlePg/>
        </w:sectPr>
      </w:pPr>
      <w:r w:rsidRPr="00EB0717">
        <w:fldChar w:fldCharType="end"/>
      </w:r>
    </w:p>
    <w:p w:rsidR="009D52ED" w:rsidRPr="00EB0717" w:rsidRDefault="009D52ED" w:rsidP="009D52ED">
      <w:pPr>
        <w:pStyle w:val="BodyText"/>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7B456C">
          <w:rPr>
            <w:rStyle w:val="Hyperlink"/>
            <w:b/>
            <w:vanish/>
          </w:rPr>
          <w:t>{{</w:t>
        </w:r>
        <w:r w:rsidRPr="007B456C">
          <w:rPr>
            <w:rStyle w:val="Hyperlink"/>
          </w:rPr>
          <w:t>Section 2.2</w:t>
        </w:r>
        <w:r w:rsidRPr="007B456C">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1" w:name="PeerReviewPrompt"/>
      <w:r w:rsidRPr="007B456C">
        <w:rPr>
          <w:vanish/>
        </w:rPr>
        <w:lastRenderedPageBreak/>
        <w:t>{{</w:t>
      </w:r>
      <w:r w:rsidR="00536384" w:rsidRPr="00EB0717">
        <w:t>Prompt</w:t>
      </w:r>
      <w:r w:rsidR="00504299" w:rsidRPr="00EB0717">
        <w:t>: Critical Analysis of an Experimental Chemistry Manuscript</w:t>
      </w:r>
      <w:r w:rsidRPr="007B456C">
        <w:rPr>
          <w:vanish/>
        </w:rPr>
        <w:t>}}{{BMK: #PeerReviewPrompt}}</w:t>
      </w:r>
      <w:bookmarkEnd w:id="141"/>
    </w:p>
    <w:p w:rsidR="00D474B4" w:rsidRPr="00EB0717" w:rsidRDefault="00D474B4" w:rsidP="00D474B4">
      <w:pPr>
        <w:pStyle w:val="BodyText"/>
        <w:jc w:val="right"/>
      </w:pPr>
      <w:r w:rsidRPr="00EB0717">
        <w:t xml:space="preserve">See </w:t>
      </w:r>
      <w:hyperlink w:anchor="Prompt_Architecture" w:history="1">
        <w:r w:rsidRPr="007B456C">
          <w:rPr>
            <w:rStyle w:val="Hyperlink"/>
            <w:b/>
            <w:vanish/>
          </w:rPr>
          <w:t>{{</w:t>
        </w:r>
        <w:r w:rsidRPr="007B456C">
          <w:rPr>
            <w:rStyle w:val="Hyperlink"/>
          </w:rPr>
          <w:t>Section 2.2</w:t>
        </w:r>
        <w:r w:rsidRPr="007B456C">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7B456C">
          <w:rPr>
            <w:rStyle w:val="Hyperlink"/>
            <w:b/>
            <w:vanish/>
            <w:sz w:val="20"/>
            <w:szCs w:val="20"/>
          </w:rPr>
          <w:t>{{</w:t>
        </w:r>
        <w:r w:rsidRPr="007B456C">
          <w:rPr>
            <w:rStyle w:val="Hyperlink"/>
            <w:b/>
            <w:sz w:val="20"/>
            <w:szCs w:val="20"/>
          </w:rPr>
          <w:t>PeerRevie</w:t>
        </w:r>
        <w:r w:rsidRPr="007B456C">
          <w:rPr>
            <w:rStyle w:val="Hyperlink"/>
            <w:b/>
            <w:sz w:val="20"/>
            <w:szCs w:val="20"/>
          </w:rPr>
          <w:t>w</w:t>
        </w:r>
        <w:r w:rsidRPr="007B456C">
          <w:rPr>
            <w:rStyle w:val="Hyperlink"/>
            <w:b/>
            <w:sz w:val="20"/>
            <w:szCs w:val="20"/>
          </w:rPr>
          <w:t>Prompt.md</w:t>
        </w:r>
        <w:r w:rsidR="00DD0395" w:rsidRPr="007B456C">
          <w:rPr>
            <w:rStyle w:val="Hyperlink"/>
            <w:b/>
            <w:vanish/>
            <w:sz w:val="20"/>
            <w:szCs w:val="20"/>
          </w:rPr>
          <w:t>}}{{LNK: #</w:t>
        </w:r>
        <w:r w:rsidR="00DD0395" w:rsidRPr="007B456C">
          <w:rPr>
            <w:rStyle w:val="Hyperlink"/>
            <w:b/>
            <w:vanish/>
          </w:rPr>
          <w:t>Prompt_Files</w:t>
        </w:r>
        <w:r w:rsidR="00DD0395" w:rsidRPr="007B456C">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2" w:name="I_Core_Objective"/>
      <w:r w:rsidRPr="007B456C">
        <w:rPr>
          <w:vanish/>
        </w:rPr>
        <w:t>{{</w:t>
      </w:r>
      <w:r w:rsidR="005D0518" w:rsidRPr="00EB0717">
        <w:t>Core Objective</w:t>
      </w:r>
      <w:r w:rsidRPr="007B456C">
        <w:rPr>
          <w:vanish/>
        </w:rPr>
        <w:t>}}{{</w:t>
      </w:r>
      <w:r w:rsidR="00A116C7" w:rsidRPr="007B456C">
        <w:rPr>
          <w:vanish/>
        </w:rPr>
        <w:t>BMK</w:t>
      </w:r>
      <w:r w:rsidRPr="007B456C">
        <w:rPr>
          <w:vanish/>
        </w:rPr>
        <w:t>: #I_Core_Objective}}</w:t>
      </w:r>
      <w:bookmarkEnd w:id="142"/>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3" w:name="II_Persona_Expert_Critical_Reviewer"/>
      <w:r w:rsidRPr="007B456C">
        <w:rPr>
          <w:vanish/>
        </w:rPr>
        <w:t>{{</w:t>
      </w:r>
      <w:r w:rsidR="005D0518" w:rsidRPr="00EB0717">
        <w:t>Persona: Expert Critical Reviewer</w:t>
      </w:r>
      <w:r w:rsidRPr="007B456C">
        <w:rPr>
          <w:vanish/>
        </w:rPr>
        <w:t>}}{{BMK: #II_Persona_Expert_Critical_Reviewer}}</w:t>
      </w:r>
      <w:bookmarkEnd w:id="143"/>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4" w:name="III_Contex"/>
      <w:r w:rsidRPr="007B456C">
        <w:rPr>
          <w:vanish/>
        </w:rPr>
        <w:t>{{</w:t>
      </w:r>
      <w:r w:rsidR="005D0518" w:rsidRPr="00EB0717">
        <w:t xml:space="preserve"> Context: Framework for Critical Manuscript Review</w:t>
      </w:r>
      <w:r w:rsidRPr="007B456C">
        <w:rPr>
          <w:vanish/>
        </w:rPr>
        <w:t>}}{{BMK: #III_Contex}}</w:t>
      </w:r>
      <w:bookmarkEnd w:id="144"/>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5" w:name="IV_Specific_Analysis_Instructions"/>
      <w:r w:rsidRPr="007B456C">
        <w:rPr>
          <w:vanish/>
        </w:rPr>
        <w:t>{{</w:t>
      </w:r>
      <w:r w:rsidR="005D0518" w:rsidRPr="00EB0717">
        <w:t>Specific Analysis Instructions (Baseline Framework)</w:t>
      </w:r>
      <w:r w:rsidRPr="007B456C">
        <w:rPr>
          <w:vanish/>
        </w:rPr>
        <w:t>}}{{BMK: #IV_Specific_Analysis_Instructions}}</w:t>
      </w:r>
      <w:bookmarkEnd w:id="145"/>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6" w:name="IV_A_Foundational_Principles"/>
      <w:r w:rsidRPr="007B456C">
        <w:rPr>
          <w:vanish/>
        </w:rPr>
        <w:t>{{</w:t>
      </w:r>
      <w:r w:rsidR="005D0518" w:rsidRPr="00EB0717">
        <w:t>Foundational Principles &amp; Workflow Application</w:t>
      </w:r>
      <w:r w:rsidRPr="007B456C">
        <w:rPr>
          <w:vanish/>
        </w:rPr>
        <w:t>}}{{BMK: #</w:t>
      </w:r>
      <w:r w:rsidR="00E97BCA" w:rsidRPr="007B456C">
        <w:rPr>
          <w:vanish/>
        </w:rPr>
        <w:t>IV_</w:t>
      </w:r>
      <w:r w:rsidRPr="007B456C">
        <w:rPr>
          <w:vanish/>
        </w:rPr>
        <w:t>A_Foundational_Principles}}</w:t>
      </w:r>
      <w:bookmarkEnd w:id="146"/>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47" w:name="IV_A_3_Specific_Analysis_Modules"/>
      <w:r w:rsidRPr="007B456C">
        <w:rPr>
          <w:b/>
          <w:bCs/>
          <w:vanish/>
        </w:rPr>
        <w:t>{{</w:t>
      </w:r>
      <w:r w:rsidR="005D0518" w:rsidRPr="00EB0717">
        <w:rPr>
          <w:b/>
          <w:bCs/>
        </w:rPr>
        <w:t>Applying Specific Analysis Modules (Workflow Integration)</w:t>
      </w:r>
      <w:r w:rsidRPr="007B456C">
        <w:rPr>
          <w:b/>
          <w:bCs/>
          <w:vanish/>
        </w:rPr>
        <w:t>}}{{BMK: #IV_A_3_Specific_Analysis_Modules}}</w:t>
      </w:r>
      <w:bookmarkEnd w:id="147"/>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8" w:name="IV_B_Identifying_Claimed_Results"/>
      <w:r w:rsidRPr="007B456C">
        <w:rPr>
          <w:vanish/>
        </w:rPr>
        <w:t>{{</w:t>
      </w:r>
      <w:r w:rsidR="005D0518" w:rsidRPr="00EB0717">
        <w:t>Identifying Claimed Results and Contributions (Based ONLY on Title, Abstract, Introduction, and Conclusion)</w:t>
      </w:r>
      <w:r w:rsidRPr="007B456C">
        <w:rPr>
          <w:vanish/>
        </w:rPr>
        <w:t>}}{{BMK: #</w:t>
      </w:r>
      <w:r w:rsidR="00E97BCA" w:rsidRPr="007B456C">
        <w:rPr>
          <w:vanish/>
        </w:rPr>
        <w:t>IV_</w:t>
      </w:r>
      <w:r w:rsidRPr="007B456C">
        <w:rPr>
          <w:vanish/>
        </w:rPr>
        <w:t>B_Identifying_Claimed_Results}}</w:t>
      </w:r>
      <w:bookmarkEnd w:id="148"/>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49" w:name="IV_B_1_Main_Claimed_Result"/>
      <w:r w:rsidRPr="007B456C">
        <w:rPr>
          <w:b/>
          <w:bCs/>
          <w:vanish/>
        </w:rPr>
        <w:t>{{</w:t>
      </w:r>
      <w:r w:rsidR="005D0518" w:rsidRPr="00EB0717">
        <w:rPr>
          <w:b/>
          <w:bCs/>
        </w:rPr>
        <w:t>Main Claimed Result</w:t>
      </w:r>
      <w:r w:rsidRPr="007B456C">
        <w:rPr>
          <w:b/>
          <w:bCs/>
          <w:vanish/>
        </w:rPr>
        <w:t>}}{{BMK: #IV_B_1_Main_Claimed_Result}}</w:t>
      </w:r>
      <w:bookmarkEnd w:id="149"/>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50" w:name="IV_B_1_Result_Classification"/>
      <w:r w:rsidRPr="007B456C">
        <w:rPr>
          <w:b/>
          <w:bCs/>
          <w:vanish/>
        </w:rPr>
        <w:t>{{</w:t>
      </w:r>
      <w:r w:rsidR="005D0518" w:rsidRPr="00EB0717">
        <w:rPr>
          <w:b/>
          <w:bCs/>
        </w:rPr>
        <w:t>Classification of the Main Claimed Result based on targeted unmet need</w:t>
      </w:r>
      <w:r w:rsidRPr="007B456C">
        <w:rPr>
          <w:b/>
          <w:bCs/>
          <w:vanish/>
        </w:rPr>
        <w:t>}}{{BMK: #IV_B_1_Result_Classification}}</w:t>
      </w:r>
      <w:bookmarkEnd w:id="150"/>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7A57F3">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1" w:name="IV_C_Analyzing_Figures"/>
      <w:r w:rsidRPr="007B456C">
        <w:rPr>
          <w:vanish/>
        </w:rPr>
        <w:t>{{</w:t>
      </w:r>
      <w:r w:rsidR="005D0518" w:rsidRPr="00EB0717">
        <w:t>Analyzing Figures (Charts, Schematics, Photos)</w:t>
      </w:r>
      <w:r w:rsidRPr="007B456C">
        <w:rPr>
          <w:vanish/>
        </w:rPr>
        <w:t xml:space="preserve">}}{{BMK: </w:t>
      </w:r>
      <w:r w:rsidR="00E97BCA" w:rsidRPr="007B456C">
        <w:rPr>
          <w:vanish/>
        </w:rPr>
        <w:t>#IV_</w:t>
      </w:r>
      <w:r w:rsidRPr="007B456C">
        <w:rPr>
          <w:vanish/>
        </w:rPr>
        <w:t>C_Analyzing_Figures}}</w:t>
      </w:r>
      <w:bookmarkEnd w:id="151"/>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2" w:name="IV_D_Analyzing_the_Experimental_Protocol"/>
      <w:r w:rsidRPr="007B456C">
        <w:rPr>
          <w:vanish/>
        </w:rPr>
        <w:t>{{</w:t>
      </w:r>
      <w:r w:rsidR="005D0518" w:rsidRPr="00EB0717">
        <w:t>Analyzing the Experimental Protocol</w:t>
      </w:r>
      <w:r w:rsidRPr="007B456C">
        <w:rPr>
          <w:vanish/>
        </w:rPr>
        <w:t xml:space="preserve">}}{{BMK: </w:t>
      </w:r>
      <w:r w:rsidR="00E97BCA" w:rsidRPr="007B456C">
        <w:rPr>
          <w:vanish/>
        </w:rPr>
        <w:t>#IV_</w:t>
      </w:r>
      <w:r w:rsidRPr="007B456C">
        <w:rPr>
          <w:vanish/>
        </w:rPr>
        <w:t>D_Analyzing_the_Experimental_Protocol}}</w:t>
      </w:r>
      <w:bookmarkEnd w:id="152"/>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3" w:name="IV_D1_General_Protocol_Overview"/>
      <w:r w:rsidRPr="007B456C">
        <w:rPr>
          <w:vanish/>
        </w:rPr>
        <w:t>{{</w:t>
      </w:r>
      <w:r w:rsidR="005D0518" w:rsidRPr="00EB0717">
        <w:t>D.1. General Protocol Overview and Assessment</w:t>
      </w:r>
      <w:r w:rsidRPr="007B456C">
        <w:rPr>
          <w:vanish/>
        </w:rPr>
        <w:t xml:space="preserve">}}{{BMK: </w:t>
      </w:r>
      <w:r w:rsidR="00E97BCA" w:rsidRPr="007B456C">
        <w:rPr>
          <w:vanish/>
        </w:rPr>
        <w:t>#IV_</w:t>
      </w:r>
      <w:r w:rsidRPr="007B456C">
        <w:rPr>
          <w:vanish/>
        </w:rPr>
        <w:t>D1_General_Protocol_Overview}}</w:t>
      </w:r>
      <w:bookmarkEnd w:id="153"/>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4" w:name="Contextual_Appropriateness"/>
      <w:r w:rsidRPr="007B456C">
        <w:rPr>
          <w:vanish/>
        </w:rPr>
        <w:t>{{</w:t>
      </w:r>
      <w:r w:rsidR="005D0518" w:rsidRPr="00EB0717">
        <w:t>Contextual Appropriateness (Stage of Research)</w:t>
      </w:r>
      <w:r w:rsidRPr="007B456C">
        <w:rPr>
          <w:vanish/>
        </w:rPr>
        <w:t>}}{{BMK: #Contextual_Appropriateness}}</w:t>
      </w:r>
      <w:bookmarkEnd w:id="154"/>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5" w:name="Red_Flags"/>
      <w:r w:rsidRPr="007B456C">
        <w:rPr>
          <w:vanish/>
        </w:rPr>
        <w:t>{{</w:t>
      </w:r>
      <w:r w:rsidR="005D0518" w:rsidRPr="00EB0717">
        <w:t>Identification of General Red Flags (Apply across all stages, with heightened scrutiny for the core)</w:t>
      </w:r>
      <w:r w:rsidRPr="007B456C">
        <w:rPr>
          <w:vanish/>
        </w:rPr>
        <w:t>}}{{BMK: #Red_Flags}}</w:t>
      </w:r>
      <w:bookmarkEnd w:id="155"/>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6" w:name="IV_D2_Core_Experimental_Protocol"/>
      <w:r w:rsidRPr="007B456C">
        <w:rPr>
          <w:vanish/>
        </w:rPr>
        <w:t>{{</w:t>
      </w:r>
      <w:r w:rsidR="005D0518" w:rsidRPr="00EB0717">
        <w:t>D.2. In-Depth Analysis of the Core Experimental Protocol (Implementation of the Main Result)</w:t>
      </w:r>
      <w:r w:rsidRPr="007B456C">
        <w:rPr>
          <w:vanish/>
        </w:rPr>
        <w:t xml:space="preserve">}}{{BMK: </w:t>
      </w:r>
      <w:r w:rsidR="00E97BCA" w:rsidRPr="007B456C">
        <w:rPr>
          <w:vanish/>
        </w:rPr>
        <w:t>#IV_</w:t>
      </w:r>
      <w:r w:rsidRPr="007B456C">
        <w:rPr>
          <w:vanish/>
        </w:rPr>
        <w:t>D</w:t>
      </w:r>
      <w:r w:rsidR="00E97BCA" w:rsidRPr="007B456C">
        <w:rPr>
          <w:vanish/>
        </w:rPr>
        <w:t>2</w:t>
      </w:r>
      <w:r w:rsidRPr="007B456C">
        <w:rPr>
          <w:vanish/>
        </w:rPr>
        <w:t>_</w:t>
      </w:r>
      <w:r w:rsidR="006A1EA0" w:rsidRPr="007B456C">
        <w:rPr>
          <w:vanish/>
        </w:rPr>
        <w:t>Core_Experimental_Protocol</w:t>
      </w:r>
      <w:r w:rsidRPr="007B456C">
        <w:rPr>
          <w:vanish/>
        </w:rPr>
        <w:t>}}</w:t>
      </w:r>
      <w:bookmarkEnd w:id="156"/>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57" w:name="IV_D2_1_Stated_Main_Result"/>
      <w:r w:rsidRPr="007B456C">
        <w:rPr>
          <w:vanish/>
        </w:rPr>
        <w:t>{{</w:t>
      </w:r>
      <w:r w:rsidR="005D0518" w:rsidRPr="00EB0717">
        <w:t>Stated Main Result (Link to Section B.1)</w:t>
      </w:r>
      <w:r w:rsidRPr="007B456C">
        <w:rPr>
          <w:vanish/>
        </w:rPr>
        <w:t xml:space="preserve">}}{{BMK: </w:t>
      </w:r>
      <w:r w:rsidR="00E97BCA" w:rsidRPr="007B456C">
        <w:rPr>
          <w:vanish/>
        </w:rPr>
        <w:t>#IV_</w:t>
      </w:r>
      <w:r w:rsidRPr="007B456C">
        <w:rPr>
          <w:vanish/>
        </w:rPr>
        <w:t>D2_1_Stated_Main_Result}}</w:t>
      </w:r>
      <w:bookmarkEnd w:id="157"/>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58" w:name="IV_D2_2_Listing_of_Core_Stages"/>
      <w:r w:rsidRPr="007B456C">
        <w:rPr>
          <w:vanish/>
        </w:rPr>
        <w:t>{{</w:t>
      </w:r>
      <w:r w:rsidR="005D0518" w:rsidRPr="00EB0717">
        <w:t>Listing of Core Stages</w:t>
      </w:r>
      <w:r w:rsidRPr="007B456C">
        <w:rPr>
          <w:vanish/>
        </w:rPr>
        <w:t xml:space="preserve">}}{{BMK: </w:t>
      </w:r>
      <w:r w:rsidR="00E97BCA" w:rsidRPr="007B456C">
        <w:rPr>
          <w:vanish/>
        </w:rPr>
        <w:t>#IV_</w:t>
      </w:r>
      <w:r w:rsidRPr="007B456C">
        <w:rPr>
          <w:vanish/>
        </w:rPr>
        <w:t>D2_2_Listing_of_Core_Stages}}</w:t>
      </w:r>
      <w:bookmarkEnd w:id="158"/>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59" w:name="IV_D2_3_Analysis_of_Core_Stages"/>
      <w:r w:rsidRPr="007B456C">
        <w:rPr>
          <w:vanish/>
        </w:rPr>
        <w:t>{{</w:t>
      </w:r>
      <w:r w:rsidR="005D0518" w:rsidRPr="00EB0717">
        <w:t>Analysis of Core Stages</w:t>
      </w:r>
      <w:r w:rsidRPr="007B456C">
        <w:rPr>
          <w:vanish/>
        </w:rPr>
        <w:t xml:space="preserve">}}{{BMK: </w:t>
      </w:r>
      <w:r w:rsidR="00E97BCA" w:rsidRPr="007B456C">
        <w:rPr>
          <w:vanish/>
        </w:rPr>
        <w:t>#IV_</w:t>
      </w:r>
      <w:r w:rsidR="0092552F" w:rsidRPr="007B456C">
        <w:rPr>
          <w:vanish/>
        </w:rPr>
        <w:t>D2_3_Analysis_of_Core_Stages</w:t>
      </w:r>
      <w:r w:rsidRPr="007B456C">
        <w:rPr>
          <w:vanish/>
        </w:rPr>
        <w:t>}}</w:t>
      </w:r>
      <w:bookmarkEnd w:id="159"/>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60" w:name="IV_D2_3_A_Stage_Description_Procedure"/>
      <w:r w:rsidRPr="007B456C">
        <w:rPr>
          <w:vanish/>
        </w:rPr>
        <w:t>{{</w:t>
      </w:r>
      <w:r w:rsidR="005D0518" w:rsidRPr="00EB0717">
        <w:t>A. Stage Description &amp; Procedure</w:t>
      </w:r>
      <w:r w:rsidRPr="007B456C">
        <w:rPr>
          <w:vanish/>
        </w:rPr>
        <w:t xml:space="preserve">}}{{BMK: </w:t>
      </w:r>
      <w:r w:rsidR="00E97BCA" w:rsidRPr="007B456C">
        <w:rPr>
          <w:vanish/>
        </w:rPr>
        <w:t>#IV_</w:t>
      </w:r>
      <w:r w:rsidRPr="007B456C">
        <w:rPr>
          <w:vanish/>
        </w:rPr>
        <w:t>D2_3_A_Stage_Description_Procedure}}</w:t>
      </w:r>
      <w:bookmarkEnd w:id="160"/>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1" w:name="IV_D2_3_B_Reported_Metrics"/>
      <w:r w:rsidRPr="007B456C">
        <w:rPr>
          <w:vanish/>
        </w:rPr>
        <w:lastRenderedPageBreak/>
        <w:t>{{</w:t>
      </w:r>
      <w:r w:rsidR="005D0518" w:rsidRPr="00EB0717">
        <w:t>B. Reported Metrics &amp; Intermediate Values</w:t>
      </w:r>
      <w:r w:rsidRPr="007B456C">
        <w:rPr>
          <w:vanish/>
        </w:rPr>
        <w:t xml:space="preserve">}}{{BMK: </w:t>
      </w:r>
      <w:r w:rsidR="00E97BCA" w:rsidRPr="007B456C">
        <w:rPr>
          <w:vanish/>
        </w:rPr>
        <w:t>#IV_</w:t>
      </w:r>
      <w:r w:rsidRPr="007B456C">
        <w:rPr>
          <w:vanish/>
        </w:rPr>
        <w:t>D2_3_B_Reported_Metrics}}</w:t>
      </w:r>
      <w:bookmarkEnd w:id="161"/>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2" w:name="IV_D2_3_C_Associated_Figure_Analysis"/>
      <w:r w:rsidRPr="007B456C">
        <w:rPr>
          <w:vanish/>
        </w:rPr>
        <w:t>{{</w:t>
      </w:r>
      <w:r w:rsidR="005D0518" w:rsidRPr="00EB0717">
        <w:t>C. Associated Figure Analysis (Link to Section C)</w:t>
      </w:r>
      <w:r w:rsidRPr="007B456C">
        <w:rPr>
          <w:vanish/>
        </w:rPr>
        <w:t xml:space="preserve">}}{{BMK: </w:t>
      </w:r>
      <w:r w:rsidR="00E97BCA" w:rsidRPr="007B456C">
        <w:rPr>
          <w:vanish/>
        </w:rPr>
        <w:t>#IV_</w:t>
      </w:r>
      <w:r w:rsidRPr="007B456C">
        <w:rPr>
          <w:vanish/>
        </w:rPr>
        <w:t>D2_3_C_Associated_Figure_Analysis}}</w:t>
      </w:r>
      <w:bookmarkEnd w:id="162"/>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3" w:name="IV_D2_3_D_Equipment_Process"/>
      <w:r w:rsidRPr="007B456C">
        <w:rPr>
          <w:vanish/>
        </w:rPr>
        <w:t>{{</w:t>
      </w:r>
      <w:r w:rsidR="005D0518" w:rsidRPr="00EB0717">
        <w:t>D. Equipment/Process - Critical Performance Analysis</w:t>
      </w:r>
      <w:r w:rsidRPr="007B456C">
        <w:rPr>
          <w:vanish/>
        </w:rPr>
        <w:t xml:space="preserve">}}{{BMK: </w:t>
      </w:r>
      <w:r w:rsidR="00E97BCA" w:rsidRPr="007B456C">
        <w:rPr>
          <w:vanish/>
        </w:rPr>
        <w:t>#IV_</w:t>
      </w:r>
      <w:r w:rsidRPr="007B456C">
        <w:rPr>
          <w:vanish/>
        </w:rPr>
        <w:t>D2_3_D_Equipment_Process}}</w:t>
      </w:r>
      <w:bookmarkEnd w:id="163"/>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4" w:name="IV_D2_3_E_A_Priori_Feasibility_Assess"/>
      <w:r w:rsidRPr="007B456C">
        <w:rPr>
          <w:vanish/>
        </w:rPr>
        <w:t>{{</w:t>
      </w:r>
      <w:r w:rsidR="005D0518" w:rsidRPr="00EB0717">
        <w:t>E. A Priori Feasibility Assessment (Stage-Level)</w:t>
      </w:r>
      <w:r w:rsidRPr="007B456C">
        <w:rPr>
          <w:vanish/>
        </w:rPr>
        <w:t xml:space="preserve">}}{{BMK: </w:t>
      </w:r>
      <w:r w:rsidR="00E97BCA" w:rsidRPr="007B456C">
        <w:rPr>
          <w:vanish/>
        </w:rPr>
        <w:t>#IV_</w:t>
      </w:r>
      <w:r w:rsidRPr="007B456C">
        <w:rPr>
          <w:vanish/>
        </w:rPr>
        <w:t>D2_3_E_A_Priori_Feasibility_Assess}}</w:t>
      </w:r>
      <w:bookmarkEnd w:id="164"/>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5" w:name="IV_D2_3_F_Idealized_Model_Performance"/>
      <w:r w:rsidRPr="007B456C">
        <w:rPr>
          <w:vanish/>
        </w:rPr>
        <w:t>{{</w:t>
      </w:r>
      <w:r w:rsidR="005D0518" w:rsidRPr="00EB0717">
        <w:t>F. Idealized Model Performance Estimation (Stage-Level)</w:t>
      </w:r>
      <w:r w:rsidR="000E5A76" w:rsidRPr="007B456C">
        <w:rPr>
          <w:vanish/>
        </w:rPr>
        <w:t xml:space="preserve">}}{{BMK: </w:t>
      </w:r>
      <w:r w:rsidR="00E97BCA" w:rsidRPr="007B456C">
        <w:rPr>
          <w:vanish/>
        </w:rPr>
        <w:t>#IV_</w:t>
      </w:r>
      <w:r w:rsidR="000E5A76" w:rsidRPr="007B456C">
        <w:rPr>
          <w:vanish/>
        </w:rPr>
        <w:t>D2_3_F_Idealized_Model_Performance}}</w:t>
      </w:r>
      <w:bookmarkEnd w:id="165"/>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6" w:name="IV_D2_4_Overall_A_Priori_Feasibility"/>
      <w:r w:rsidRPr="007B456C">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7B456C">
        <w:rPr>
          <w:vanish/>
        </w:rPr>
        <w:t xml:space="preserve">}}{{BMK: </w:t>
      </w:r>
      <w:r w:rsidR="00E97BCA" w:rsidRPr="007B456C">
        <w:rPr>
          <w:vanish/>
        </w:rPr>
        <w:t>#IV_</w:t>
      </w:r>
      <w:r w:rsidRPr="007B456C">
        <w:rPr>
          <w:vanish/>
        </w:rPr>
        <w:t>D2_4_Overall_A_Priori_Feasibility}}</w:t>
      </w:r>
      <w:bookmarkEnd w:id="166"/>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67" w:name="IV_D2_5_A_Priori_Plausibility_Check"/>
      <w:r w:rsidRPr="007B456C">
        <w:rPr>
          <w:i/>
          <w:vanish/>
        </w:rPr>
        <w:t>{{</w:t>
      </w:r>
      <w:r w:rsidR="005D0518" w:rsidRPr="00EB0717">
        <w:rPr>
          <w:i/>
        </w:rPr>
        <w:t>A Priori</w:t>
      </w:r>
      <w:r w:rsidR="005D0518" w:rsidRPr="00EB0717">
        <w:t xml:space="preserve"> Plausibility Check: Claimed Impact vs. Method Apparent Nature</w:t>
      </w:r>
      <w:r w:rsidRPr="007B456C">
        <w:rPr>
          <w:vanish/>
        </w:rPr>
        <w:t xml:space="preserve">}}{{BMK: </w:t>
      </w:r>
      <w:r w:rsidR="00E97BCA" w:rsidRPr="007B456C">
        <w:rPr>
          <w:vanish/>
        </w:rPr>
        <w:t>#IV_</w:t>
      </w:r>
      <w:r w:rsidRPr="007B456C">
        <w:rPr>
          <w:vanish/>
        </w:rPr>
        <w:t>D2_5_A_Priori_Plausibility_Check}}</w:t>
      </w:r>
      <w:bookmarkEnd w:id="167"/>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8" w:name="V_Final_Instructions_for_Interaction"/>
      <w:r w:rsidRPr="007B456C">
        <w:rPr>
          <w:vanish/>
        </w:rPr>
        <w:t>{{</w:t>
      </w:r>
      <w:r w:rsidR="005D0518" w:rsidRPr="00EB0717">
        <w:t>Final Instructions for Interaction</w:t>
      </w:r>
      <w:r w:rsidRPr="007B456C">
        <w:rPr>
          <w:vanish/>
        </w:rPr>
        <w:t>}}{{BMK: #V_Final_Instructions_for_Interaction}}</w:t>
      </w:r>
      <w:bookmarkEnd w:id="168"/>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9" w:name="Adaptive_Prompt_Engineering"/>
      <w:r w:rsidRPr="007B456C">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7B456C">
        <w:rPr>
          <w:vanish/>
        </w:rPr>
        <w:t>}}{{BMK: #Adaptive</w:t>
      </w:r>
      <w:r w:rsidR="0087285F" w:rsidRPr="007B456C">
        <w:rPr>
          <w:vanish/>
        </w:rPr>
        <w:t>_</w:t>
      </w:r>
      <w:r w:rsidRPr="007B456C">
        <w:rPr>
          <w:vanish/>
        </w:rPr>
        <w:t>Prompt</w:t>
      </w:r>
      <w:r w:rsidR="0087285F" w:rsidRPr="007B456C">
        <w:rPr>
          <w:vanish/>
        </w:rPr>
        <w:t>_</w:t>
      </w:r>
      <w:r w:rsidRPr="007B456C">
        <w:rPr>
          <w:vanish/>
        </w:rPr>
        <w:t>Engineering}}</w:t>
      </w:r>
      <w:bookmarkEnd w:id="169"/>
    </w:p>
    <w:p w:rsidR="00862D71" w:rsidRPr="00EB0717" w:rsidRDefault="00862D71" w:rsidP="00862D71">
      <w:pPr>
        <w:pStyle w:val="BodyText"/>
        <w:jc w:val="right"/>
      </w:pPr>
      <w:r w:rsidRPr="00EB0717">
        <w:t xml:space="preserve">See </w:t>
      </w:r>
      <w:hyperlink w:anchor="Exploratory_Meta_Prompting" w:history="1">
        <w:r w:rsidRPr="007B456C">
          <w:rPr>
            <w:rStyle w:val="Hyperlink"/>
            <w:b/>
            <w:vanish/>
          </w:rPr>
          <w:t>{{</w:t>
        </w:r>
        <w:r w:rsidRPr="007B456C">
          <w:rPr>
            <w:rStyle w:val="Hyperlink"/>
          </w:rPr>
          <w:t>Section 2.1.6</w:t>
        </w:r>
        <w:r w:rsidRPr="007B456C">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7A57F3">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70" w:name="Deep_Research_Prompt"/>
      <w:r w:rsidRPr="007B456C">
        <w:rPr>
          <w:vanish/>
        </w:rPr>
        <w:lastRenderedPageBreak/>
        <w:t>{{</w:t>
      </w:r>
      <w:r w:rsidR="00431DE7" w:rsidRPr="00EB0717">
        <w:t>Microplastic Interference with Mammalian Fertilization and Early Embryonic Development</w:t>
      </w:r>
      <w:r w:rsidR="006837F2" w:rsidRPr="00EB0717">
        <w:t xml:space="preserve"> - Deep Research Prompt</w:t>
      </w:r>
      <w:r w:rsidRPr="007B456C">
        <w:rPr>
          <w:vanish/>
        </w:rPr>
        <w:t>}}{{BMK: #Deep_Research_Prompt}}</w:t>
      </w:r>
      <w:bookmarkEnd w:id="170"/>
    </w:p>
    <w:p w:rsidR="005C550D" w:rsidRPr="00EB0717" w:rsidRDefault="005C550D" w:rsidP="005C550D">
      <w:pPr>
        <w:pStyle w:val="BodyText"/>
        <w:jc w:val="right"/>
      </w:pPr>
      <w:r w:rsidRPr="00EB0717">
        <w:t xml:space="preserve">See </w:t>
      </w:r>
      <w:hyperlink w:anchor="Exploratory_Meta_Prompting" w:history="1">
        <w:r w:rsidRPr="007B456C">
          <w:rPr>
            <w:rStyle w:val="Hyperlink"/>
            <w:b/>
            <w:vanish/>
          </w:rPr>
          <w:t>{{</w:t>
        </w:r>
        <w:r w:rsidRPr="007B456C">
          <w:rPr>
            <w:rStyle w:val="Hyperlink"/>
          </w:rPr>
          <w:t>Section 2.1.6</w:t>
        </w:r>
        <w:r w:rsidRPr="007B456C">
          <w:rPr>
            <w:rStyle w:val="Hyperlink"/>
            <w:b/>
            <w:vanish/>
          </w:rPr>
          <w:t>}}{{LNK: #Exploratory_Meta_Prompting}}</w:t>
        </w:r>
      </w:hyperlink>
    </w:p>
    <w:p w:rsidR="00431DE7" w:rsidRPr="00EB0717" w:rsidRDefault="00431DE7" w:rsidP="007A57F3">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7A57F3">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1" w:name="Baseline_Analysis"/>
      <w:r w:rsidRPr="007B456C">
        <w:rPr>
          <w:vanish/>
        </w:rPr>
        <w:lastRenderedPageBreak/>
        <w:t>{{</w:t>
      </w:r>
      <w:r w:rsidR="00CD0156">
        <w:t>Gemini - Baseline Analysis</w:t>
      </w:r>
      <w:r w:rsidRPr="007B456C">
        <w:rPr>
          <w:vanish/>
        </w:rPr>
        <w:t>}}{{BMK: #Baseline_Analysis}}</w:t>
      </w:r>
      <w:bookmarkEnd w:id="171"/>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7B456C">
          <w:rPr>
            <w:rStyle w:val="Hyperlink"/>
            <w:b/>
            <w:vanish/>
          </w:rPr>
          <w:t>{{</w:t>
        </w:r>
        <w:r w:rsidRPr="007B456C">
          <w:rPr>
            <w:rStyle w:val="Hyperlink"/>
            <w:i/>
          </w:rPr>
          <w:t>test paper</w:t>
        </w:r>
        <w:r w:rsidRPr="007B456C">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7A57F3">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2" w:name="Gemini_Analysis"/>
      <w:r w:rsidRPr="007B456C">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7B456C">
        <w:rPr>
          <w:vanish/>
        </w:rPr>
        <w:t>}}{{BMK: #Gemini_Analysis}}</w:t>
      </w:r>
      <w:bookmarkEnd w:id="172"/>
    </w:p>
    <w:p w:rsidR="003F24B5" w:rsidRPr="00EB0717" w:rsidRDefault="003F24B5" w:rsidP="003F24B5">
      <w:pPr>
        <w:pStyle w:val="BodyText"/>
        <w:jc w:val="right"/>
      </w:pPr>
      <w:hyperlink r:id="rId81"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7A57F3">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7A57F3">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7A57F3">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7A57F3">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7A57F3">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7A57F3">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7A57F3">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7A57F3">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7A57F3">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7A57F3">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7A57F3">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7A57F3">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7A57F3">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7A57F3">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7A57F3">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7A57F3">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7A57F3">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7A57F3">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7A57F3">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7A57F3">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7A57F3">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7A57F3">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7A57F3">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7A57F3">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7A57F3">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7A57F3">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7A57F3">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7A57F3">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7A57F3">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7A57F3">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7A57F3">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7A57F3">
      <w:pPr>
        <w:pStyle w:val="Heading3-0"/>
        <w:numPr>
          <w:ilvl w:val="0"/>
          <w:numId w:val="70"/>
        </w:numPr>
        <w:spacing w:before="60" w:after="60"/>
      </w:pPr>
      <w:r w:rsidRPr="00EB0717">
        <w:t>Stated Main Result (Link to Section B.1):</w:t>
      </w:r>
    </w:p>
    <w:p w:rsidR="00C13292" w:rsidRPr="00EB0717" w:rsidRDefault="00C13292" w:rsidP="007A57F3">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7A57F3">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7A57F3">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7A57F3">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7A57F3">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7A57F3">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7A57F3">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7A57F3">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7A57F3">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7A57F3">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7A57F3">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7A57F3">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7A57F3">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7A57F3">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7A57F3">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7A57F3">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7A57F3">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7A57F3">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7A57F3">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7A57F3">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7A57F3">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7A57F3">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7A57F3">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7A57F3">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7A57F3">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7A57F3">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lastRenderedPageBreak/>
        <w:t>D. Equipment/Process - Critical Performance Analysis:</w:t>
      </w:r>
    </w:p>
    <w:p w:rsidR="00AD1240" w:rsidRPr="00EB0717" w:rsidRDefault="00AD1240" w:rsidP="007A57F3">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7A57F3">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7A57F3">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7A57F3">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7A57F3">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7A57F3">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7A57F3">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7A57F3">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7A57F3">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7A57F3">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7A57F3">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7A57F3">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7A57F3">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7A57F3">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7A57F3">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7A57F3">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7A57F3">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7A57F3">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7A57F3">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7A57F3">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7A57F3">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7A57F3">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7A57F3">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7A57F3">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7A57F3">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7A57F3">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A43F89" w:rsidRDefault="00AC19A5" w:rsidP="00F63E0E">
      <w:pPr>
        <w:pStyle w:val="Heading1-A"/>
        <w:rPr>
          <w:lang w:val="pt-BR"/>
        </w:rPr>
      </w:pPr>
      <w:bookmarkStart w:id="173" w:name="ChatGPT_o3_Analysis"/>
      <w:r w:rsidRPr="007B456C">
        <w:rPr>
          <w:vanish/>
          <w:lang w:val="pt-BR"/>
        </w:rPr>
        <w:lastRenderedPageBreak/>
        <w:t>{{</w:t>
      </w:r>
      <w:r w:rsidR="00F63E0E" w:rsidRPr="00A43F89">
        <w:rPr>
          <w:lang w:val="pt-BR"/>
        </w:rPr>
        <w:t>ChatGPT o3 - Core Experimental Protocol Analysis – Enrichment of H</w:t>
      </w:r>
      <w:r w:rsidR="00F63E0E" w:rsidRPr="00A43F89">
        <w:rPr>
          <w:vertAlign w:val="subscript"/>
          <w:lang w:val="pt-BR"/>
        </w:rPr>
        <w:t>2</w:t>
      </w:r>
      <w:r w:rsidR="00F63E0E" w:rsidRPr="00A43F89">
        <w:rPr>
          <w:vertAlign w:val="superscript"/>
          <w:lang w:val="pt-BR"/>
        </w:rPr>
        <w:t>17</w:t>
      </w:r>
      <w:r w:rsidR="00F63E0E" w:rsidRPr="00A43F89">
        <w:rPr>
          <w:lang w:val="pt-BR"/>
        </w:rPr>
        <w:t>O</w:t>
      </w:r>
      <w:r w:rsidRPr="007B456C">
        <w:rPr>
          <w:vanish/>
          <w:lang w:val="pt-BR"/>
        </w:rPr>
        <w:t>}}{{BMK: #ChatGPT_o3_Analysis}}</w:t>
      </w:r>
      <w:bookmarkEnd w:id="173"/>
    </w:p>
    <w:p w:rsidR="00F63E0E" w:rsidRPr="00EB0717" w:rsidRDefault="00C544C8" w:rsidP="00C544C8">
      <w:pPr>
        <w:pStyle w:val="BodyText"/>
        <w:jc w:val="right"/>
      </w:pPr>
      <w:r w:rsidRPr="00EB0717">
        <w:t xml:space="preserve">ChatGPT o3 </w:t>
      </w:r>
      <w:hyperlink r:id="rId82" w:history="1">
        <w:r w:rsidRPr="00EB0717">
          <w:rPr>
            <w:rStyle w:val="Hyperlink"/>
          </w:rPr>
          <w:t>chat</w:t>
        </w:r>
      </w:hyperlink>
      <w:r w:rsidRPr="00EB0717">
        <w:t xml:space="preserve"> and </w:t>
      </w:r>
      <w:hyperlink r:id="rId83"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7A57F3">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7A57F3">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7A57F3">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7A57F3">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7A57F3">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7A57F3">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7A57F3">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7A57F3">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7A57F3">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7A57F3">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7A57F3">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7A57F3">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7A57F3">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7A57F3">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7A57F3">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7A57F3">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7A57F3">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7A57F3">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7A57F3">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7A57F3">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7A57F3">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7A57F3">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7A57F3">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4" w:name="Fair_Use_Statement"/>
      <w:r w:rsidRPr="007B456C">
        <w:rPr>
          <w:vanish/>
        </w:rPr>
        <w:lastRenderedPageBreak/>
        <w:t>{{</w:t>
      </w:r>
      <w:r w:rsidR="00590A0D" w:rsidRPr="00EB0717">
        <w:t>Fair Use Statement - Shar</w:t>
      </w:r>
      <w:r w:rsidR="000C6653" w:rsidRPr="00EB0717">
        <w:t>ing</w:t>
      </w:r>
      <w:r w:rsidR="00590A0D" w:rsidRPr="00EB0717">
        <w:t xml:space="preserve"> Test Paper</w:t>
      </w:r>
      <w:r w:rsidRPr="007B456C">
        <w:rPr>
          <w:vanish/>
        </w:rPr>
        <w:t>}}{{BMK: #Fair_Use_Statement}}</w:t>
      </w:r>
      <w:bookmarkEnd w:id="174"/>
    </w:p>
    <w:p w:rsidR="00695DBE" w:rsidRPr="00EB0717" w:rsidRDefault="00695DBE" w:rsidP="007A57F3">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84"/>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57F3" w:rsidRDefault="007A57F3">
      <w:r>
        <w:separator/>
      </w:r>
    </w:p>
  </w:endnote>
  <w:endnote w:type="continuationSeparator" w:id="0">
    <w:p w:rsidR="007A57F3" w:rsidRDefault="007A5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oogle Sans">
    <w:panose1 w:val="020B0503030502040204"/>
    <w:charset w:val="CC"/>
    <w:family w:val="swiss"/>
    <w:pitch w:val="variable"/>
    <w:sig w:usb0="20000287" w:usb1="00000000"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F89" w:rsidRDefault="00A43F89">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F89" w:rsidRDefault="00A43F89" w:rsidP="00B87FCD">
    <w:pPr>
      <w:spacing w:before="60"/>
      <w:jc w:val="center"/>
    </w:pPr>
    <w:r>
      <w:fldChar w:fldCharType="begin"/>
    </w:r>
    <w:r>
      <w:instrText xml:space="preserve"> PAGE   \* MERGEFORMAT </w:instrText>
    </w:r>
    <w:r>
      <w:fldChar w:fldCharType="separate"/>
    </w:r>
    <w:r w:rsidR="00A8107F">
      <w:rPr>
        <w:noProof/>
      </w:rPr>
      <w:t>5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57F3" w:rsidRDefault="007A57F3">
      <w:pPr>
        <w:spacing w:line="259" w:lineRule="auto"/>
        <w:ind w:left="280"/>
      </w:pPr>
      <w:r>
        <w:separator/>
      </w:r>
    </w:p>
  </w:footnote>
  <w:footnote w:type="continuationSeparator" w:id="0">
    <w:p w:rsidR="007A57F3" w:rsidRDefault="007A57F3">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F89" w:rsidRPr="0034694B" w:rsidRDefault="00A43F89"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3F89" w:rsidRPr="006A6D6C" w:rsidRDefault="00A43F89"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A8107F">
      <w:rPr>
        <w:b/>
        <w:noProof/>
        <w:sz w:val="18"/>
        <w:szCs w:val="18"/>
      </w:rPr>
      <w:t>Fair Use Statement - Sharing Test Paper</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65A257B8"/>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 w:numId="89">
    <w:abstractNumId w:val="46"/>
    <w:lvlOverride w:ilvl="0">
      <w:startOverride w:val="1"/>
    </w:lvlOverride>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421C"/>
    <w:rsid w:val="00184CDD"/>
    <w:rsid w:val="001876D7"/>
    <w:rsid w:val="001879CC"/>
    <w:rsid w:val="0019003B"/>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7F3"/>
    <w:rsid w:val="007A596A"/>
    <w:rsid w:val="007B2310"/>
    <w:rsid w:val="007B3915"/>
    <w:rsid w:val="007B456C"/>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857"/>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07F"/>
    <w:rsid w:val="00A819A9"/>
    <w:rsid w:val="00A87768"/>
    <w:rsid w:val="00A9275C"/>
    <w:rsid w:val="00A94252"/>
    <w:rsid w:val="00A944F0"/>
    <w:rsid w:val="00A94AEE"/>
    <w:rsid w:val="00A963AF"/>
    <w:rsid w:val="00AA1E75"/>
    <w:rsid w:val="00AA2C45"/>
    <w:rsid w:val="00AA307D"/>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3F25"/>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1B8E9112-5C11-4C66-BA10-24FBFA51E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404.11018" TargetMode="External"/><Relationship Id="rId21" Type="http://schemas.openxmlformats.org/officeDocument/2006/relationships/hyperlink" Target="https://doi.org/10.48550/arXiv.2502.17419" TargetMode="External"/><Relationship Id="rId42" Type="http://schemas.openxmlformats.org/officeDocument/2006/relationships/hyperlink" Target="https://doi.org/10.48550/arXiv.2310.01783" TargetMode="External"/><Relationship Id="rId47" Type="http://schemas.openxmlformats.org/officeDocument/2006/relationships/hyperlink" Target="https://doi.org/10.48550/arXiv.2412.10415" TargetMode="External"/><Relationship Id="rId63" Type="http://schemas.openxmlformats.org/officeDocument/2006/relationships/hyperlink" Target="https://doi.org/10.48550/arXiv.2205.11916" TargetMode="External"/><Relationship Id="rId68" Type="http://schemas.openxmlformats.org/officeDocument/2006/relationships/hyperlink" Target="https://doi.org/10.48550/arXiv.2412.13952" TargetMode="External"/><Relationship Id="rId84" Type="http://schemas.openxmlformats.org/officeDocument/2006/relationships/header" Target="header2.xml"/><Relationship Id="rId16" Type="http://schemas.openxmlformats.org/officeDocument/2006/relationships/hyperlink" Target="https://doi.org/10.48550/arXiv.2411.13802" TargetMode="External"/><Relationship Id="rId11" Type="http://schemas.openxmlformats.org/officeDocument/2006/relationships/hyperlink" Target="https://doi.org/10.1038/s41598-023-33607-z" TargetMode="External"/><Relationship Id="rId32" Type="http://schemas.openxmlformats.org/officeDocument/2006/relationships/hyperlink" Target="https://doi.org/10.48550/arXiv.2407.11000" TargetMode="External"/><Relationship Id="rId37" Type="http://schemas.openxmlformats.org/officeDocument/2006/relationships/hyperlink" Target="https://doi.org/10.1016/j.caeai.2024.100342" TargetMode="External"/><Relationship Id="rId53" Type="http://schemas.openxmlformats.org/officeDocument/2006/relationships/hyperlink" Target="https://doi.org/10.48550/arXiv.2402.10886" TargetMode="External"/><Relationship Id="rId58" Type="http://schemas.openxmlformats.org/officeDocument/2006/relationships/hyperlink" Target="https://doi.org/10.18653/v1/2023.acl-long.277" TargetMode="External"/><Relationship Id="rId74" Type="http://schemas.openxmlformats.org/officeDocument/2006/relationships/hyperlink" Target="https://doi.org/10.1021/ac1022887" TargetMode="External"/><Relationship Id="rId79" Type="http://schemas.openxmlformats.org/officeDocument/2006/relationships/footer" Target="footer1.xml"/><Relationship Id="rId5" Type="http://schemas.openxmlformats.org/officeDocument/2006/relationships/footnotes" Target="footnotes.xml"/><Relationship Id="rId19" Type="http://schemas.openxmlformats.org/officeDocument/2006/relationships/hyperlink" Target="https://doi.org/10.1101/2024.12.10.24318800" TargetMode="External"/><Relationship Id="rId14" Type="http://schemas.openxmlformats.org/officeDocument/2006/relationships/hyperlink" Target="https://doi.org/10.48550/arXiv.2501.14249" TargetMode="External"/><Relationship Id="rId22" Type="http://schemas.openxmlformats.org/officeDocument/2006/relationships/hyperlink" Target="https://doi.org/10.48550/arXiv.2403.05789" TargetMode="External"/><Relationship Id="rId27" Type="http://schemas.openxmlformats.org/officeDocument/2006/relationships/hyperlink" Target="https://doi.org/10.1007/978-981-99-7962-2_30" TargetMode="External"/><Relationship Id="rId30" Type="http://schemas.openxmlformats.org/officeDocument/2006/relationships/hyperlink" Target="https://doi.org/10.48550/arXiv.2406.06608" TargetMode="External"/><Relationship Id="rId35" Type="http://schemas.openxmlformats.org/officeDocument/2006/relationships/hyperlink" Target="https://doi.org/10.48550/arXiv.2402.10949" TargetMode="External"/><Relationship Id="rId43" Type="http://schemas.openxmlformats.org/officeDocument/2006/relationships/hyperlink" Target="https://doi.org/10.48550/arXiv.2411.00816" TargetMode="External"/><Relationship Id="rId48" Type="http://schemas.openxmlformats.org/officeDocument/2006/relationships/hyperlink" Target="https://doi.org/10.48550/arXiv.2405.20477" TargetMode="External"/><Relationship Id="rId56" Type="http://schemas.openxmlformats.org/officeDocument/2006/relationships/hyperlink" Target="https://doi.org/10.1613/jair.1.12862" TargetMode="External"/><Relationship Id="rId64" Type="http://schemas.openxmlformats.org/officeDocument/2006/relationships/hyperlink" Target="https://doi.org/10.48550/arXiv.2205.10625" TargetMode="External"/><Relationship Id="rId69" Type="http://schemas.openxmlformats.org/officeDocument/2006/relationships/hyperlink" Target="https://doi.org/10.48550/arXiv.2412.16720" TargetMode="External"/><Relationship Id="rId77" Type="http://schemas.openxmlformats.org/officeDocument/2006/relationships/hyperlink" Target="https://doi.org/10.48550/arXiv.2406.11050" TargetMode="External"/><Relationship Id="rId8" Type="http://schemas.openxmlformats.org/officeDocument/2006/relationships/hyperlink" Target="https://doi.org/10.48550/arXiv.2402.14008" TargetMode="External"/><Relationship Id="rId51" Type="http://schemas.openxmlformats.org/officeDocument/2006/relationships/hyperlink" Target="https://doi.org/10.48550/arXiv.2407.12857" TargetMode="External"/><Relationship Id="rId72" Type="http://schemas.openxmlformats.org/officeDocument/2006/relationships/hyperlink" Target="https://doi.org/10.48550/arXiv.2401.12954" TargetMode="External"/><Relationship Id="rId80" Type="http://schemas.openxmlformats.org/officeDocument/2006/relationships/footer" Target="footer2.xm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doi.org/10.48550/arXiv.2209.09513" TargetMode="External"/><Relationship Id="rId17" Type="http://schemas.openxmlformats.org/officeDocument/2006/relationships/hyperlink" Target="https://doi.org/10.1001/jamahealthforum.2025.0040" TargetMode="External"/><Relationship Id="rId25" Type="http://schemas.openxmlformats.org/officeDocument/2006/relationships/hyperlink" Target="https://doi.org/10.48550/arXiv.2301.00234" TargetMode="External"/><Relationship Id="rId33" Type="http://schemas.openxmlformats.org/officeDocument/2006/relationships/hyperlink" Target="https://doi.org/10.48550/arXiv.2211.01910" TargetMode="External"/><Relationship Id="rId38" Type="http://schemas.openxmlformats.org/officeDocument/2006/relationships/hyperlink" Target="https://doi.org/10.48550/arXiv.2408.10365" TargetMode="External"/><Relationship Id="rId46" Type="http://schemas.openxmlformats.org/officeDocument/2006/relationships/hyperlink" Target="https://doi.org/10.48550/arXiv.2306.00622" TargetMode="External"/><Relationship Id="rId59" Type="http://schemas.openxmlformats.org/officeDocument/2006/relationships/hyperlink" Target="https://doi.org/10.18653/v1/2020.inlg-1.44" TargetMode="External"/><Relationship Id="rId67" Type="http://schemas.openxmlformats.org/officeDocument/2006/relationships/hyperlink" Target="https://doi.org/10.48550/arXiv.2305.14930" TargetMode="External"/><Relationship Id="rId20" Type="http://schemas.openxmlformats.org/officeDocument/2006/relationships/hyperlink" Target="https://doi.org/10.48550/arXiv.2504.09037" TargetMode="External"/><Relationship Id="rId41" Type="http://schemas.openxmlformats.org/officeDocument/2006/relationships/hyperlink" Target="https://doi.org/10.2478/jdis-2024-0013" TargetMode="External"/><Relationship Id="rId54" Type="http://schemas.openxmlformats.org/officeDocument/2006/relationships/hyperlink" Target="https://doi.org/10.18653/v1/N18-1149" TargetMode="External"/><Relationship Id="rId62" Type="http://schemas.openxmlformats.org/officeDocument/2006/relationships/hyperlink" Target="https://doi.org/10.48550/arXiv.2201.11903" TargetMode="External"/><Relationship Id="rId70" Type="http://schemas.openxmlformats.org/officeDocument/2006/relationships/hyperlink" Target="https://doi.org/10.48550/arXiv.2307.03172" TargetMode="External"/><Relationship Id="rId75" Type="http://schemas.openxmlformats.org/officeDocument/2006/relationships/hyperlink" Target="https://doi.org/10.1016/B978-0-12-544461-3.X5000-5" TargetMode="External"/><Relationship Id="rId83" Type="http://schemas.openxmlformats.org/officeDocument/2006/relationships/hyperlink" Target="https://chatgpt.com/canvas/shared/6805e6b7ced08191a720924c2ffef73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38/s42256-025-00982-3" TargetMode="External"/><Relationship Id="rId23" Type="http://schemas.openxmlformats.org/officeDocument/2006/relationships/hyperlink" Target="https://doi.org/10.48550/arXiv.2501.09686" TargetMode="External"/><Relationship Id="rId28" Type="http://schemas.openxmlformats.org/officeDocument/2006/relationships/hyperlink" Target="https://doi.org/10.48550/arXiv.2310.14735" TargetMode="External"/><Relationship Id="rId36" Type="http://schemas.openxmlformats.org/officeDocument/2006/relationships/hyperlink" Target="https://doi.org/10.1016/j.cmpbup.2024.100145" TargetMode="External"/><Relationship Id="rId49" Type="http://schemas.openxmlformats.org/officeDocument/2006/relationships/hyperlink" Target="https://doi.org/10.48550/arXiv.2406.05688" TargetMode="External"/><Relationship Id="rId57" Type="http://schemas.openxmlformats.org/officeDocument/2006/relationships/hyperlink" Target="https://doi.org/10.1007/s00521-023-08891-5" TargetMode="External"/><Relationship Id="rId10" Type="http://schemas.openxmlformats.org/officeDocument/2006/relationships/hyperlink" Target="https://doi.org/10.48550/arXiv.2502.14739" TargetMode="External"/><Relationship Id="rId31" Type="http://schemas.openxmlformats.org/officeDocument/2006/relationships/hyperlink" Target="https://doi.org/10.48550/arXiv.2410.12843" TargetMode="External"/><Relationship Id="rId44" Type="http://schemas.openxmlformats.org/officeDocument/2006/relationships/hyperlink" Target="https://doi.org/10.48550/arXiv.2501.10326" TargetMode="External"/><Relationship Id="rId52" Type="http://schemas.openxmlformats.org/officeDocument/2006/relationships/hyperlink" Target="https://doi.org/10.48550/arXiv.2401.04259" TargetMode="External"/><Relationship Id="rId60" Type="http://schemas.openxmlformats.org/officeDocument/2006/relationships/hyperlink" Target="https://doi.org/10.48550/arXiv.2204.10805" TargetMode="External"/><Relationship Id="rId65" Type="http://schemas.openxmlformats.org/officeDocument/2006/relationships/hyperlink" Target="https://doi.org/10.48550/arXiv.2305.04091" TargetMode="External"/><Relationship Id="rId73" Type="http://schemas.openxmlformats.org/officeDocument/2006/relationships/hyperlink" Target="https://doi.org/10.48550/arXiv.2311.11482" TargetMode="External"/><Relationship Id="rId78" Type="http://schemas.openxmlformats.org/officeDocument/2006/relationships/header" Target="header1.xml"/><Relationship Id="rId81" Type="http://schemas.openxmlformats.org/officeDocument/2006/relationships/hyperlink" Target="https://g.co/gemini/share/2f228c0ab7a2" TargetMode="External"/><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48550/arXiv.2311.12022" TargetMode="External"/><Relationship Id="rId13" Type="http://schemas.openxmlformats.org/officeDocument/2006/relationships/hyperlink" Target="https://doi.org/10.48550/arXiv.2405.09939" TargetMode="External"/><Relationship Id="rId18" Type="http://schemas.openxmlformats.org/officeDocument/2006/relationships/hyperlink" Target="https://doi.org/10.1016/j.mcpdig.2024.10.004" TargetMode="External"/><Relationship Id="rId39" Type="http://schemas.openxmlformats.org/officeDocument/2006/relationships/hyperlink" Target="https://doi.org/10.48550/arXiv.2412.01708" TargetMode="External"/><Relationship Id="rId34" Type="http://schemas.openxmlformats.org/officeDocument/2006/relationships/hyperlink" Target="https://doi.org/10.48550/arXiv.2407.08995" TargetMode="External"/><Relationship Id="rId50" Type="http://schemas.openxmlformats.org/officeDocument/2006/relationships/hyperlink" Target="https://doi.org/10.48550/arXiv.2503.08569" TargetMode="External"/><Relationship Id="rId55" Type="http://schemas.openxmlformats.org/officeDocument/2006/relationships/hyperlink" Target="https://doi.org/10.48550/arXiv.2306.12587" TargetMode="External"/><Relationship Id="rId76" Type="http://schemas.openxmlformats.org/officeDocument/2006/relationships/hyperlink" Target="https://doi.org/10.1016/S0749-5978(03)00025-6" TargetMode="External"/><Relationship Id="rId7" Type="http://schemas.openxmlformats.org/officeDocument/2006/relationships/hyperlink" Target="https://osf.io/nq68y/files/osfstorage?view_only=fe29ffe96a8340329f3ebd660faedd43" TargetMode="External"/><Relationship Id="rId71" Type="http://schemas.openxmlformats.org/officeDocument/2006/relationships/hyperlink" Target="https://doi.org/10.48550/arXiv.2404.08865" TargetMode="External"/><Relationship Id="rId2" Type="http://schemas.openxmlformats.org/officeDocument/2006/relationships/styles" Target="styles.xml"/><Relationship Id="rId29" Type="http://schemas.openxmlformats.org/officeDocument/2006/relationships/hyperlink" Target="https://doi.org/10.48550/arXiv.2402.07927" TargetMode="External"/><Relationship Id="rId24" Type="http://schemas.openxmlformats.org/officeDocument/2006/relationships/hyperlink" Target="https://doi.org/10.48550/arXiv.2005.14165" TargetMode="External"/><Relationship Id="rId40" Type="http://schemas.openxmlformats.org/officeDocument/2006/relationships/hyperlink" Target="https://doi.org/10.48550/arXiv.2502.17086" TargetMode="External"/><Relationship Id="rId45" Type="http://schemas.openxmlformats.org/officeDocument/2006/relationships/hyperlink" Target="https://doi.org/10.48550/arXiv.2406.16253" TargetMode="External"/><Relationship Id="rId66" Type="http://schemas.openxmlformats.org/officeDocument/2006/relationships/hyperlink" Target="https://doi.org/10.48550/arXiv.2308.07702" TargetMode="External"/><Relationship Id="rId61" Type="http://schemas.openxmlformats.org/officeDocument/2006/relationships/hyperlink" Target="https://doi.org/10.48550/arXiv.2210.03493" TargetMode="External"/><Relationship Id="rId82" Type="http://schemas.openxmlformats.org/officeDocument/2006/relationships/hyperlink" Target="https://chatgpt.com/share/6805e481-4800-8004-b56f-56ddb12e0e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9</Pages>
  <Words>91529</Words>
  <Characters>521721</Characters>
  <Application>Microsoft Office Word</Application>
  <DocSecurity>0</DocSecurity>
  <Lines>4347</Lines>
  <Paragraphs>1224</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12026</CharactersWithSpaces>
  <SharedDoc>false</SharedDoc>
  <HLinks>
    <vt:vector size="2358" baseType="variant">
      <vt:variant>
        <vt:i4>2883642</vt:i4>
      </vt:variant>
      <vt:variant>
        <vt:i4>1443</vt:i4>
      </vt:variant>
      <vt:variant>
        <vt:i4>0</vt:i4>
      </vt:variant>
      <vt:variant>
        <vt:i4>5</vt:i4>
      </vt:variant>
      <vt:variant>
        <vt:lpwstr>https://chatgpt.com/canvas/shared/6805e6b7ced08191a720924c2ffef738</vt:lpwstr>
      </vt:variant>
      <vt:variant>
        <vt:lpwstr/>
      </vt:variant>
      <vt:variant>
        <vt:i4>3080228</vt:i4>
      </vt:variant>
      <vt:variant>
        <vt:i4>1440</vt:i4>
      </vt:variant>
      <vt:variant>
        <vt:i4>0</vt:i4>
      </vt:variant>
      <vt:variant>
        <vt:i4>5</vt:i4>
      </vt:variant>
      <vt:variant>
        <vt:lpwstr>https://chatgpt.com/share/6805e481-4800-8004-b56f-56ddb12e0e56</vt:lpwstr>
      </vt:variant>
      <vt:variant>
        <vt:lpwstr/>
      </vt:variant>
      <vt:variant>
        <vt:i4>8192114</vt:i4>
      </vt:variant>
      <vt:variant>
        <vt:i4>1437</vt:i4>
      </vt:variant>
      <vt:variant>
        <vt:i4>0</vt:i4>
      </vt:variant>
      <vt:variant>
        <vt:i4>5</vt:i4>
      </vt:variant>
      <vt:variant>
        <vt:lpwstr>https://g.co/gemini/share/2f228c0ab7a2</vt:lpwstr>
      </vt:variant>
      <vt:variant>
        <vt:lpwstr/>
      </vt:variant>
      <vt:variant>
        <vt:i4>6488156</vt:i4>
      </vt:variant>
      <vt:variant>
        <vt:i4>1434</vt:i4>
      </vt:variant>
      <vt:variant>
        <vt:i4>0</vt:i4>
      </vt:variant>
      <vt:variant>
        <vt:i4>5</vt:i4>
      </vt:variant>
      <vt:variant>
        <vt:lpwstr/>
      </vt:variant>
      <vt:variant>
        <vt:lpwstr>Test_Paper</vt:lpwstr>
      </vt:variant>
      <vt:variant>
        <vt:i4>5898318</vt:i4>
      </vt:variant>
      <vt:variant>
        <vt:i4>1431</vt:i4>
      </vt:variant>
      <vt:variant>
        <vt:i4>0</vt:i4>
      </vt:variant>
      <vt:variant>
        <vt:i4>5</vt:i4>
      </vt:variant>
      <vt:variant>
        <vt:lpwstr/>
      </vt:variant>
      <vt:variant>
        <vt:lpwstr>Exploratory_Meta_Prompting</vt:lpwstr>
      </vt:variant>
      <vt:variant>
        <vt:i4>5898318</vt:i4>
      </vt:variant>
      <vt:variant>
        <vt:i4>1428</vt:i4>
      </vt:variant>
      <vt:variant>
        <vt:i4>0</vt:i4>
      </vt:variant>
      <vt:variant>
        <vt:i4>5</vt:i4>
      </vt:variant>
      <vt:variant>
        <vt:lpwstr/>
      </vt:variant>
      <vt:variant>
        <vt:lpwstr>Exploratory_Meta_Prompting</vt:lpwstr>
      </vt:variant>
      <vt:variant>
        <vt:i4>1179708</vt:i4>
      </vt:variant>
      <vt:variant>
        <vt:i4>1425</vt:i4>
      </vt:variant>
      <vt:variant>
        <vt:i4>0</vt:i4>
      </vt:variant>
      <vt:variant>
        <vt:i4>5</vt:i4>
      </vt:variant>
      <vt:variant>
        <vt:lpwstr/>
      </vt:variant>
      <vt:variant>
        <vt:lpwstr>Prompt_Files</vt:lpwstr>
      </vt:variant>
      <vt:variant>
        <vt:i4>6488136</vt:i4>
      </vt:variant>
      <vt:variant>
        <vt:i4>1422</vt:i4>
      </vt:variant>
      <vt:variant>
        <vt:i4>0</vt:i4>
      </vt:variant>
      <vt:variant>
        <vt:i4>5</vt:i4>
      </vt:variant>
      <vt:variant>
        <vt:lpwstr/>
      </vt:variant>
      <vt:variant>
        <vt:lpwstr>Prompt_Architecture</vt:lpwstr>
      </vt:variant>
      <vt:variant>
        <vt:i4>6488136</vt:i4>
      </vt:variant>
      <vt:variant>
        <vt:i4>1419</vt:i4>
      </vt:variant>
      <vt:variant>
        <vt:i4>0</vt:i4>
      </vt:variant>
      <vt:variant>
        <vt:i4>5</vt:i4>
      </vt:variant>
      <vt:variant>
        <vt:lpwstr/>
      </vt:variant>
      <vt:variant>
        <vt:lpwstr>Prompt_Architecture</vt:lpwstr>
      </vt:variant>
      <vt:variant>
        <vt:i4>4915278</vt:i4>
      </vt:variant>
      <vt:variant>
        <vt:i4>1415</vt:i4>
      </vt:variant>
      <vt:variant>
        <vt:i4>0</vt:i4>
      </vt:variant>
      <vt:variant>
        <vt:i4>5</vt:i4>
      </vt:variant>
      <vt:variant>
        <vt:lpwstr>https://doi.org/10.48550/arXiv.2406.11050</vt:lpwstr>
      </vt:variant>
      <vt:variant>
        <vt:lpwstr/>
      </vt:variant>
      <vt:variant>
        <vt:i4>786445</vt:i4>
      </vt:variant>
      <vt:variant>
        <vt:i4>1412</vt:i4>
      </vt:variant>
      <vt:variant>
        <vt:i4>0</vt:i4>
      </vt:variant>
      <vt:variant>
        <vt:i4>5</vt:i4>
      </vt:variant>
      <vt:variant>
        <vt:lpwstr>https://doi.org/10.1016/S0749-5978(03)00025-6</vt:lpwstr>
      </vt:variant>
      <vt:variant>
        <vt:lpwstr/>
      </vt:variant>
      <vt:variant>
        <vt:i4>7340071</vt:i4>
      </vt:variant>
      <vt:variant>
        <vt:i4>1409</vt:i4>
      </vt:variant>
      <vt:variant>
        <vt:i4>0</vt:i4>
      </vt:variant>
      <vt:variant>
        <vt:i4>5</vt:i4>
      </vt:variant>
      <vt:variant>
        <vt:lpwstr>https://doi.org/10.1016/B978-0-12-544461-3.X5000-5</vt:lpwstr>
      </vt:variant>
      <vt:variant>
        <vt:lpwstr/>
      </vt:variant>
      <vt:variant>
        <vt:i4>4718593</vt:i4>
      </vt:variant>
      <vt:variant>
        <vt:i4>1406</vt:i4>
      </vt:variant>
      <vt:variant>
        <vt:i4>0</vt:i4>
      </vt:variant>
      <vt:variant>
        <vt:i4>5</vt:i4>
      </vt:variant>
      <vt:variant>
        <vt:lpwstr>https://doi.org/10.1021/ac1022887</vt:lpwstr>
      </vt:variant>
      <vt:variant>
        <vt:lpwstr/>
      </vt:variant>
      <vt:variant>
        <vt:i4>4653130</vt:i4>
      </vt:variant>
      <vt:variant>
        <vt:i4>1403</vt:i4>
      </vt:variant>
      <vt:variant>
        <vt:i4>0</vt:i4>
      </vt:variant>
      <vt:variant>
        <vt:i4>5</vt:i4>
      </vt:variant>
      <vt:variant>
        <vt:lpwstr>https://doi.org/10.48550/arXiv.2311.11482</vt:lpwstr>
      </vt:variant>
      <vt:variant>
        <vt:lpwstr/>
      </vt:variant>
      <vt:variant>
        <vt:i4>4718656</vt:i4>
      </vt:variant>
      <vt:variant>
        <vt:i4>1400</vt:i4>
      </vt:variant>
      <vt:variant>
        <vt:i4>0</vt:i4>
      </vt:variant>
      <vt:variant>
        <vt:i4>5</vt:i4>
      </vt:variant>
      <vt:variant>
        <vt:lpwstr>https://doi.org/10.48550/arXiv.2401.12954</vt:lpwstr>
      </vt:variant>
      <vt:variant>
        <vt:lpwstr/>
      </vt:variant>
      <vt:variant>
        <vt:i4>4259909</vt:i4>
      </vt:variant>
      <vt:variant>
        <vt:i4>1397</vt:i4>
      </vt:variant>
      <vt:variant>
        <vt:i4>0</vt:i4>
      </vt:variant>
      <vt:variant>
        <vt:i4>5</vt:i4>
      </vt:variant>
      <vt:variant>
        <vt:lpwstr>https://doi.org/10.48550/arXiv.2404.08865</vt:lpwstr>
      </vt:variant>
      <vt:variant>
        <vt:lpwstr/>
      </vt:variant>
      <vt:variant>
        <vt:i4>4915272</vt:i4>
      </vt:variant>
      <vt:variant>
        <vt:i4>1394</vt:i4>
      </vt:variant>
      <vt:variant>
        <vt:i4>0</vt:i4>
      </vt:variant>
      <vt:variant>
        <vt:i4>5</vt:i4>
      </vt:variant>
      <vt:variant>
        <vt:lpwstr>https://doi.org/10.48550/arXiv.2307.03172</vt:lpwstr>
      </vt:variant>
      <vt:variant>
        <vt:lpwstr/>
      </vt:variant>
      <vt:variant>
        <vt:i4>4849741</vt:i4>
      </vt:variant>
      <vt:variant>
        <vt:i4>1391</vt:i4>
      </vt:variant>
      <vt:variant>
        <vt:i4>0</vt:i4>
      </vt:variant>
      <vt:variant>
        <vt:i4>5</vt:i4>
      </vt:variant>
      <vt:variant>
        <vt:lpwstr>https://doi.org/10.48550/arXiv.2412.16720</vt:lpwstr>
      </vt:variant>
      <vt:variant>
        <vt:lpwstr/>
      </vt:variant>
      <vt:variant>
        <vt:i4>4718659</vt:i4>
      </vt:variant>
      <vt:variant>
        <vt:i4>1388</vt:i4>
      </vt:variant>
      <vt:variant>
        <vt:i4>0</vt:i4>
      </vt:variant>
      <vt:variant>
        <vt:i4>5</vt:i4>
      </vt:variant>
      <vt:variant>
        <vt:lpwstr>https://doi.org/10.48550/arXiv.2412.13952</vt:lpwstr>
      </vt:variant>
      <vt:variant>
        <vt:lpwstr/>
      </vt:variant>
      <vt:variant>
        <vt:i4>4718659</vt:i4>
      </vt:variant>
      <vt:variant>
        <vt:i4>1385</vt:i4>
      </vt:variant>
      <vt:variant>
        <vt:i4>0</vt:i4>
      </vt:variant>
      <vt:variant>
        <vt:i4>5</vt:i4>
      </vt:variant>
      <vt:variant>
        <vt:lpwstr>https://doi.org/10.48550/arXiv.2305.14930</vt:lpwstr>
      </vt:variant>
      <vt:variant>
        <vt:lpwstr/>
      </vt:variant>
      <vt:variant>
        <vt:i4>4718657</vt:i4>
      </vt:variant>
      <vt:variant>
        <vt:i4>1382</vt:i4>
      </vt:variant>
      <vt:variant>
        <vt:i4>0</vt:i4>
      </vt:variant>
      <vt:variant>
        <vt:i4>5</vt:i4>
      </vt:variant>
      <vt:variant>
        <vt:lpwstr>https://doi.org/10.48550/arXiv.2308.07702</vt:lpwstr>
      </vt:variant>
      <vt:variant>
        <vt:lpwstr/>
      </vt:variant>
      <vt:variant>
        <vt:i4>4325451</vt:i4>
      </vt:variant>
      <vt:variant>
        <vt:i4>1379</vt:i4>
      </vt:variant>
      <vt:variant>
        <vt:i4>0</vt:i4>
      </vt:variant>
      <vt:variant>
        <vt:i4>5</vt:i4>
      </vt:variant>
      <vt:variant>
        <vt:lpwstr>https://doi.org/10.48550/arXiv.2305.04091</vt:lpwstr>
      </vt:variant>
      <vt:variant>
        <vt:lpwstr/>
      </vt:variant>
      <vt:variant>
        <vt:i4>5046349</vt:i4>
      </vt:variant>
      <vt:variant>
        <vt:i4>1376</vt:i4>
      </vt:variant>
      <vt:variant>
        <vt:i4>0</vt:i4>
      </vt:variant>
      <vt:variant>
        <vt:i4>5</vt:i4>
      </vt:variant>
      <vt:variant>
        <vt:lpwstr>https://doi.org/10.48550/arXiv.2205.10625</vt:lpwstr>
      </vt:variant>
      <vt:variant>
        <vt:lpwstr/>
      </vt:variant>
      <vt:variant>
        <vt:i4>5177410</vt:i4>
      </vt:variant>
      <vt:variant>
        <vt:i4>1373</vt:i4>
      </vt:variant>
      <vt:variant>
        <vt:i4>0</vt:i4>
      </vt:variant>
      <vt:variant>
        <vt:i4>5</vt:i4>
      </vt:variant>
      <vt:variant>
        <vt:lpwstr>https://doi.org/10.48550/arXiv.2205.11916</vt:lpwstr>
      </vt:variant>
      <vt:variant>
        <vt:lpwstr/>
      </vt:variant>
      <vt:variant>
        <vt:i4>5111878</vt:i4>
      </vt:variant>
      <vt:variant>
        <vt:i4>1370</vt:i4>
      </vt:variant>
      <vt:variant>
        <vt:i4>0</vt:i4>
      </vt:variant>
      <vt:variant>
        <vt:i4>5</vt:i4>
      </vt:variant>
      <vt:variant>
        <vt:lpwstr>https://doi.org/10.48550/arXiv.2201.11903</vt:lpwstr>
      </vt:variant>
      <vt:variant>
        <vt:lpwstr/>
      </vt:variant>
      <vt:variant>
        <vt:i4>4456523</vt:i4>
      </vt:variant>
      <vt:variant>
        <vt:i4>1367</vt:i4>
      </vt:variant>
      <vt:variant>
        <vt:i4>0</vt:i4>
      </vt:variant>
      <vt:variant>
        <vt:i4>5</vt:i4>
      </vt:variant>
      <vt:variant>
        <vt:lpwstr>https://doi.org/10.48550/arXiv.2210.03493</vt:lpwstr>
      </vt:variant>
      <vt:variant>
        <vt:lpwstr/>
      </vt:variant>
      <vt:variant>
        <vt:i4>5177410</vt:i4>
      </vt:variant>
      <vt:variant>
        <vt:i4>1364</vt:i4>
      </vt:variant>
      <vt:variant>
        <vt:i4>0</vt:i4>
      </vt:variant>
      <vt:variant>
        <vt:i4>5</vt:i4>
      </vt:variant>
      <vt:variant>
        <vt:lpwstr>https://doi.org/10.48550/arXiv.2204.10805</vt:lpwstr>
      </vt:variant>
      <vt:variant>
        <vt:lpwstr/>
      </vt:variant>
      <vt:variant>
        <vt:i4>6422635</vt:i4>
      </vt:variant>
      <vt:variant>
        <vt:i4>1361</vt:i4>
      </vt:variant>
      <vt:variant>
        <vt:i4>0</vt:i4>
      </vt:variant>
      <vt:variant>
        <vt:i4>5</vt:i4>
      </vt:variant>
      <vt:variant>
        <vt:lpwstr>https://doi.org/10.18653/v1/2020.inlg-1.44</vt:lpwstr>
      </vt:variant>
      <vt:variant>
        <vt:lpwstr/>
      </vt:variant>
      <vt:variant>
        <vt:i4>4522003</vt:i4>
      </vt:variant>
      <vt:variant>
        <vt:i4>1358</vt:i4>
      </vt:variant>
      <vt:variant>
        <vt:i4>0</vt:i4>
      </vt:variant>
      <vt:variant>
        <vt:i4>5</vt:i4>
      </vt:variant>
      <vt:variant>
        <vt:lpwstr>https://doi.org/10.18653/v1/2023.acl-long.277</vt:lpwstr>
      </vt:variant>
      <vt:variant>
        <vt:lpwstr/>
      </vt:variant>
      <vt:variant>
        <vt:i4>2621490</vt:i4>
      </vt:variant>
      <vt:variant>
        <vt:i4>1355</vt:i4>
      </vt:variant>
      <vt:variant>
        <vt:i4>0</vt:i4>
      </vt:variant>
      <vt:variant>
        <vt:i4>5</vt:i4>
      </vt:variant>
      <vt:variant>
        <vt:lpwstr>https://doi.org/10.1007/s00521-023-08891-5</vt:lpwstr>
      </vt:variant>
      <vt:variant>
        <vt:lpwstr/>
      </vt:variant>
      <vt:variant>
        <vt:i4>720984</vt:i4>
      </vt:variant>
      <vt:variant>
        <vt:i4>1352</vt:i4>
      </vt:variant>
      <vt:variant>
        <vt:i4>0</vt:i4>
      </vt:variant>
      <vt:variant>
        <vt:i4>5</vt:i4>
      </vt:variant>
      <vt:variant>
        <vt:lpwstr>https://doi.org/10.1613/jair.1.12862</vt:lpwstr>
      </vt:variant>
      <vt:variant>
        <vt:lpwstr/>
      </vt:variant>
      <vt:variant>
        <vt:i4>4522060</vt:i4>
      </vt:variant>
      <vt:variant>
        <vt:i4>1349</vt:i4>
      </vt:variant>
      <vt:variant>
        <vt:i4>0</vt:i4>
      </vt:variant>
      <vt:variant>
        <vt:i4>5</vt:i4>
      </vt:variant>
      <vt:variant>
        <vt:lpwstr>https://doi.org/10.48550/arXiv.2306.12587</vt:lpwstr>
      </vt:variant>
      <vt:variant>
        <vt:lpwstr/>
      </vt:variant>
      <vt:variant>
        <vt:i4>4456474</vt:i4>
      </vt:variant>
      <vt:variant>
        <vt:i4>1346</vt:i4>
      </vt:variant>
      <vt:variant>
        <vt:i4>0</vt:i4>
      </vt:variant>
      <vt:variant>
        <vt:i4>5</vt:i4>
      </vt:variant>
      <vt:variant>
        <vt:lpwstr>https://doi.org/10.18653/v1/N18-1149</vt:lpwstr>
      </vt:variant>
      <vt:variant>
        <vt:lpwstr/>
      </vt:variant>
      <vt:variant>
        <vt:i4>4653122</vt:i4>
      </vt:variant>
      <vt:variant>
        <vt:i4>1343</vt:i4>
      </vt:variant>
      <vt:variant>
        <vt:i4>0</vt:i4>
      </vt:variant>
      <vt:variant>
        <vt:i4>5</vt:i4>
      </vt:variant>
      <vt:variant>
        <vt:lpwstr>https://doi.org/10.48550/arXiv.2402.10886</vt:lpwstr>
      </vt:variant>
      <vt:variant>
        <vt:lpwstr/>
      </vt:variant>
      <vt:variant>
        <vt:i4>5111882</vt:i4>
      </vt:variant>
      <vt:variant>
        <vt:i4>1340</vt:i4>
      </vt:variant>
      <vt:variant>
        <vt:i4>0</vt:i4>
      </vt:variant>
      <vt:variant>
        <vt:i4>5</vt:i4>
      </vt:variant>
      <vt:variant>
        <vt:lpwstr>https://doi.org/10.48550/arXiv.2401.04259</vt:lpwstr>
      </vt:variant>
      <vt:variant>
        <vt:lpwstr/>
      </vt:variant>
      <vt:variant>
        <vt:i4>4718663</vt:i4>
      </vt:variant>
      <vt:variant>
        <vt:i4>1337</vt:i4>
      </vt:variant>
      <vt:variant>
        <vt:i4>0</vt:i4>
      </vt:variant>
      <vt:variant>
        <vt:i4>5</vt:i4>
      </vt:variant>
      <vt:variant>
        <vt:lpwstr>https://doi.org/10.48550/arXiv.2407.12857</vt:lpwstr>
      </vt:variant>
      <vt:variant>
        <vt:lpwstr/>
      </vt:variant>
      <vt:variant>
        <vt:i4>4259918</vt:i4>
      </vt:variant>
      <vt:variant>
        <vt:i4>1334</vt:i4>
      </vt:variant>
      <vt:variant>
        <vt:i4>0</vt:i4>
      </vt:variant>
      <vt:variant>
        <vt:i4>5</vt:i4>
      </vt:variant>
      <vt:variant>
        <vt:lpwstr>https://doi.org/10.48550/arXiv.2503.08569</vt:lpwstr>
      </vt:variant>
      <vt:variant>
        <vt:lpwstr/>
      </vt:variant>
      <vt:variant>
        <vt:i4>4325449</vt:i4>
      </vt:variant>
      <vt:variant>
        <vt:i4>1331</vt:i4>
      </vt:variant>
      <vt:variant>
        <vt:i4>0</vt:i4>
      </vt:variant>
      <vt:variant>
        <vt:i4>5</vt:i4>
      </vt:variant>
      <vt:variant>
        <vt:lpwstr>https://doi.org/10.48550/arXiv.2406.05688</vt:lpwstr>
      </vt:variant>
      <vt:variant>
        <vt:lpwstr/>
      </vt:variant>
      <vt:variant>
        <vt:i4>4718666</vt:i4>
      </vt:variant>
      <vt:variant>
        <vt:i4>1328</vt:i4>
      </vt:variant>
      <vt:variant>
        <vt:i4>0</vt:i4>
      </vt:variant>
      <vt:variant>
        <vt:i4>5</vt:i4>
      </vt:variant>
      <vt:variant>
        <vt:lpwstr>https://doi.org/10.48550/arXiv.2405.20477</vt:lpwstr>
      </vt:variant>
      <vt:variant>
        <vt:lpwstr/>
      </vt:variant>
      <vt:variant>
        <vt:i4>5177422</vt:i4>
      </vt:variant>
      <vt:variant>
        <vt:i4>1325</vt:i4>
      </vt:variant>
      <vt:variant>
        <vt:i4>0</vt:i4>
      </vt:variant>
      <vt:variant>
        <vt:i4>5</vt:i4>
      </vt:variant>
      <vt:variant>
        <vt:lpwstr>https://doi.org/10.48550/arXiv.2412.10415</vt:lpwstr>
      </vt:variant>
      <vt:variant>
        <vt:lpwstr/>
      </vt:variant>
      <vt:variant>
        <vt:i4>5046350</vt:i4>
      </vt:variant>
      <vt:variant>
        <vt:i4>1322</vt:i4>
      </vt:variant>
      <vt:variant>
        <vt:i4>0</vt:i4>
      </vt:variant>
      <vt:variant>
        <vt:i4>5</vt:i4>
      </vt:variant>
      <vt:variant>
        <vt:lpwstr>https://doi.org/10.48550/arXiv.2306.00622</vt:lpwstr>
      </vt:variant>
      <vt:variant>
        <vt:lpwstr/>
      </vt:variant>
      <vt:variant>
        <vt:i4>4980812</vt:i4>
      </vt:variant>
      <vt:variant>
        <vt:i4>1319</vt:i4>
      </vt:variant>
      <vt:variant>
        <vt:i4>0</vt:i4>
      </vt:variant>
      <vt:variant>
        <vt:i4>5</vt:i4>
      </vt:variant>
      <vt:variant>
        <vt:lpwstr>https://doi.org/10.48550/arXiv.2406.16253</vt:lpwstr>
      </vt:variant>
      <vt:variant>
        <vt:lpwstr/>
      </vt:variant>
      <vt:variant>
        <vt:i4>5046347</vt:i4>
      </vt:variant>
      <vt:variant>
        <vt:i4>1316</vt:i4>
      </vt:variant>
      <vt:variant>
        <vt:i4>0</vt:i4>
      </vt:variant>
      <vt:variant>
        <vt:i4>5</vt:i4>
      </vt:variant>
      <vt:variant>
        <vt:lpwstr>https://doi.org/10.48550/arXiv.2501.10326</vt:lpwstr>
      </vt:variant>
      <vt:variant>
        <vt:lpwstr/>
      </vt:variant>
      <vt:variant>
        <vt:i4>5177408</vt:i4>
      </vt:variant>
      <vt:variant>
        <vt:i4>1313</vt:i4>
      </vt:variant>
      <vt:variant>
        <vt:i4>0</vt:i4>
      </vt:variant>
      <vt:variant>
        <vt:i4>5</vt:i4>
      </vt:variant>
      <vt:variant>
        <vt:lpwstr>https://doi.org/10.48550/arXiv.2411.00816</vt:lpwstr>
      </vt:variant>
      <vt:variant>
        <vt:lpwstr/>
      </vt:variant>
      <vt:variant>
        <vt:i4>4653129</vt:i4>
      </vt:variant>
      <vt:variant>
        <vt:i4>1310</vt:i4>
      </vt:variant>
      <vt:variant>
        <vt:i4>0</vt:i4>
      </vt:variant>
      <vt:variant>
        <vt:i4>5</vt:i4>
      </vt:variant>
      <vt:variant>
        <vt:lpwstr>https://doi.org/10.48550/arXiv.2310.01783</vt:lpwstr>
      </vt:variant>
      <vt:variant>
        <vt:lpwstr/>
      </vt:variant>
      <vt:variant>
        <vt:i4>3014781</vt:i4>
      </vt:variant>
      <vt:variant>
        <vt:i4>1307</vt:i4>
      </vt:variant>
      <vt:variant>
        <vt:i4>0</vt:i4>
      </vt:variant>
      <vt:variant>
        <vt:i4>5</vt:i4>
      </vt:variant>
      <vt:variant>
        <vt:lpwstr>https://doi.org/10.2478/jdis-2024-0013</vt:lpwstr>
      </vt:variant>
      <vt:variant>
        <vt:lpwstr/>
      </vt:variant>
      <vt:variant>
        <vt:i4>4194379</vt:i4>
      </vt:variant>
      <vt:variant>
        <vt:i4>1304</vt:i4>
      </vt:variant>
      <vt:variant>
        <vt:i4>0</vt:i4>
      </vt:variant>
      <vt:variant>
        <vt:i4>5</vt:i4>
      </vt:variant>
      <vt:variant>
        <vt:lpwstr>https://doi.org/10.48550/arXiv.2502.17086</vt:lpwstr>
      </vt:variant>
      <vt:variant>
        <vt:lpwstr/>
      </vt:variant>
      <vt:variant>
        <vt:i4>5177420</vt:i4>
      </vt:variant>
      <vt:variant>
        <vt:i4>1301</vt:i4>
      </vt:variant>
      <vt:variant>
        <vt:i4>0</vt:i4>
      </vt:variant>
      <vt:variant>
        <vt:i4>5</vt:i4>
      </vt:variant>
      <vt:variant>
        <vt:lpwstr>https://doi.org/10.48550/arXiv.2412.01708</vt:lpwstr>
      </vt:variant>
      <vt:variant>
        <vt:lpwstr/>
      </vt:variant>
      <vt:variant>
        <vt:i4>4784195</vt:i4>
      </vt:variant>
      <vt:variant>
        <vt:i4>1298</vt:i4>
      </vt:variant>
      <vt:variant>
        <vt:i4>0</vt:i4>
      </vt:variant>
      <vt:variant>
        <vt:i4>5</vt:i4>
      </vt:variant>
      <vt:variant>
        <vt:lpwstr>https://doi.org/10.48550/arXiv.2408.10365</vt:lpwstr>
      </vt:variant>
      <vt:variant>
        <vt:lpwstr/>
      </vt:variant>
      <vt:variant>
        <vt:i4>2293876</vt:i4>
      </vt:variant>
      <vt:variant>
        <vt:i4>1295</vt:i4>
      </vt:variant>
      <vt:variant>
        <vt:i4>0</vt:i4>
      </vt:variant>
      <vt:variant>
        <vt:i4>5</vt:i4>
      </vt:variant>
      <vt:variant>
        <vt:lpwstr>https://doi.org/10.1016/j.caeai.2024.100342</vt:lpwstr>
      </vt:variant>
      <vt:variant>
        <vt:lpwstr/>
      </vt:variant>
      <vt:variant>
        <vt:i4>5832783</vt:i4>
      </vt:variant>
      <vt:variant>
        <vt:i4>1292</vt:i4>
      </vt:variant>
      <vt:variant>
        <vt:i4>0</vt:i4>
      </vt:variant>
      <vt:variant>
        <vt:i4>5</vt:i4>
      </vt:variant>
      <vt:variant>
        <vt:lpwstr>https://doi.org/10.1016/j.cmpbup.2024.100145</vt:lpwstr>
      </vt:variant>
      <vt:variant>
        <vt:lpwstr/>
      </vt:variant>
      <vt:variant>
        <vt:i4>4915267</vt:i4>
      </vt:variant>
      <vt:variant>
        <vt:i4>1289</vt:i4>
      </vt:variant>
      <vt:variant>
        <vt:i4>0</vt:i4>
      </vt:variant>
      <vt:variant>
        <vt:i4>5</vt:i4>
      </vt:variant>
      <vt:variant>
        <vt:lpwstr>https://doi.org/10.48550/arXiv.2402.10949</vt:lpwstr>
      </vt:variant>
      <vt:variant>
        <vt:lpwstr/>
      </vt:variant>
      <vt:variant>
        <vt:i4>5111879</vt:i4>
      </vt:variant>
      <vt:variant>
        <vt:i4>1286</vt:i4>
      </vt:variant>
      <vt:variant>
        <vt:i4>0</vt:i4>
      </vt:variant>
      <vt:variant>
        <vt:i4>5</vt:i4>
      </vt:variant>
      <vt:variant>
        <vt:lpwstr>https://doi.org/10.48550/arXiv.2407.08995</vt:lpwstr>
      </vt:variant>
      <vt:variant>
        <vt:lpwstr/>
      </vt:variant>
      <vt:variant>
        <vt:i4>5111879</vt:i4>
      </vt:variant>
      <vt:variant>
        <vt:i4>1283</vt:i4>
      </vt:variant>
      <vt:variant>
        <vt:i4>0</vt:i4>
      </vt:variant>
      <vt:variant>
        <vt:i4>5</vt:i4>
      </vt:variant>
      <vt:variant>
        <vt:lpwstr>https://doi.org/10.48550/arXiv.2211.01910</vt:lpwstr>
      </vt:variant>
      <vt:variant>
        <vt:lpwstr/>
      </vt:variant>
      <vt:variant>
        <vt:i4>5111887</vt:i4>
      </vt:variant>
      <vt:variant>
        <vt:i4>1280</vt:i4>
      </vt:variant>
      <vt:variant>
        <vt:i4>0</vt:i4>
      </vt:variant>
      <vt:variant>
        <vt:i4>5</vt:i4>
      </vt:variant>
      <vt:variant>
        <vt:lpwstr>https://doi.org/10.48550/arXiv.2407.11000</vt:lpwstr>
      </vt:variant>
      <vt:variant>
        <vt:lpwstr/>
      </vt:variant>
      <vt:variant>
        <vt:i4>4718656</vt:i4>
      </vt:variant>
      <vt:variant>
        <vt:i4>1277</vt:i4>
      </vt:variant>
      <vt:variant>
        <vt:i4>0</vt:i4>
      </vt:variant>
      <vt:variant>
        <vt:i4>5</vt:i4>
      </vt:variant>
      <vt:variant>
        <vt:lpwstr>https://doi.org/10.48550/arXiv.2410.12843</vt:lpwstr>
      </vt:variant>
      <vt:variant>
        <vt:lpwstr/>
      </vt:variant>
      <vt:variant>
        <vt:i4>4784201</vt:i4>
      </vt:variant>
      <vt:variant>
        <vt:i4>1274</vt:i4>
      </vt:variant>
      <vt:variant>
        <vt:i4>0</vt:i4>
      </vt:variant>
      <vt:variant>
        <vt:i4>5</vt:i4>
      </vt:variant>
      <vt:variant>
        <vt:lpwstr>https://doi.org/10.48550/arXiv.2406.06608</vt:lpwstr>
      </vt:variant>
      <vt:variant>
        <vt:lpwstr/>
      </vt:variant>
      <vt:variant>
        <vt:i4>4849730</vt:i4>
      </vt:variant>
      <vt:variant>
        <vt:i4>1271</vt:i4>
      </vt:variant>
      <vt:variant>
        <vt:i4>0</vt:i4>
      </vt:variant>
      <vt:variant>
        <vt:i4>5</vt:i4>
      </vt:variant>
      <vt:variant>
        <vt:lpwstr>https://doi.org/10.48550/arXiv.2402.07927</vt:lpwstr>
      </vt:variant>
      <vt:variant>
        <vt:lpwstr/>
      </vt:variant>
      <vt:variant>
        <vt:i4>4784200</vt:i4>
      </vt:variant>
      <vt:variant>
        <vt:i4>1268</vt:i4>
      </vt:variant>
      <vt:variant>
        <vt:i4>0</vt:i4>
      </vt:variant>
      <vt:variant>
        <vt:i4>5</vt:i4>
      </vt:variant>
      <vt:variant>
        <vt:lpwstr>https://doi.org/10.48550/arXiv.2310.14735</vt:lpwstr>
      </vt:variant>
      <vt:variant>
        <vt:lpwstr/>
      </vt:variant>
      <vt:variant>
        <vt:i4>6684746</vt:i4>
      </vt:variant>
      <vt:variant>
        <vt:i4>1265</vt:i4>
      </vt:variant>
      <vt:variant>
        <vt:i4>0</vt:i4>
      </vt:variant>
      <vt:variant>
        <vt:i4>5</vt:i4>
      </vt:variant>
      <vt:variant>
        <vt:lpwstr>https://doi.org/10.1007/978-981-99-7962-2_30</vt:lpwstr>
      </vt:variant>
      <vt:variant>
        <vt:lpwstr/>
      </vt:variant>
      <vt:variant>
        <vt:i4>5177420</vt:i4>
      </vt:variant>
      <vt:variant>
        <vt:i4>1262</vt:i4>
      </vt:variant>
      <vt:variant>
        <vt:i4>0</vt:i4>
      </vt:variant>
      <vt:variant>
        <vt:i4>5</vt:i4>
      </vt:variant>
      <vt:variant>
        <vt:lpwstr>https://doi.org/10.48550/arXiv.2404.11018</vt:lpwstr>
      </vt:variant>
      <vt:variant>
        <vt:lpwstr/>
      </vt:variant>
      <vt:variant>
        <vt:i4>4980813</vt:i4>
      </vt:variant>
      <vt:variant>
        <vt:i4>1259</vt:i4>
      </vt:variant>
      <vt:variant>
        <vt:i4>0</vt:i4>
      </vt:variant>
      <vt:variant>
        <vt:i4>5</vt:i4>
      </vt:variant>
      <vt:variant>
        <vt:lpwstr>https://doi.org/10.48550/arXiv.2301.00234</vt:lpwstr>
      </vt:variant>
      <vt:variant>
        <vt:lpwstr/>
      </vt:variant>
      <vt:variant>
        <vt:i4>5046344</vt:i4>
      </vt:variant>
      <vt:variant>
        <vt:i4>1256</vt:i4>
      </vt:variant>
      <vt:variant>
        <vt:i4>0</vt:i4>
      </vt:variant>
      <vt:variant>
        <vt:i4>5</vt:i4>
      </vt:variant>
      <vt:variant>
        <vt:lpwstr>https://doi.org/10.48550/arXiv.2005.14165</vt:lpwstr>
      </vt:variant>
      <vt:variant>
        <vt:lpwstr/>
      </vt:variant>
      <vt:variant>
        <vt:i4>5111887</vt:i4>
      </vt:variant>
      <vt:variant>
        <vt:i4>1253</vt:i4>
      </vt:variant>
      <vt:variant>
        <vt:i4>0</vt:i4>
      </vt:variant>
      <vt:variant>
        <vt:i4>5</vt:i4>
      </vt:variant>
      <vt:variant>
        <vt:lpwstr>https://doi.org/10.48550/arXiv.2501.09686</vt:lpwstr>
      </vt:variant>
      <vt:variant>
        <vt:lpwstr/>
      </vt:variant>
      <vt:variant>
        <vt:i4>4325453</vt:i4>
      </vt:variant>
      <vt:variant>
        <vt:i4>1250</vt:i4>
      </vt:variant>
      <vt:variant>
        <vt:i4>0</vt:i4>
      </vt:variant>
      <vt:variant>
        <vt:i4>5</vt:i4>
      </vt:variant>
      <vt:variant>
        <vt:lpwstr>https://doi.org/10.48550/arXiv.2403.05789</vt:lpwstr>
      </vt:variant>
      <vt:variant>
        <vt:lpwstr/>
      </vt:variant>
      <vt:variant>
        <vt:i4>4784207</vt:i4>
      </vt:variant>
      <vt:variant>
        <vt:i4>1247</vt:i4>
      </vt:variant>
      <vt:variant>
        <vt:i4>0</vt:i4>
      </vt:variant>
      <vt:variant>
        <vt:i4>5</vt:i4>
      </vt:variant>
      <vt:variant>
        <vt:lpwstr>https://doi.org/10.48550/arXiv.2502.17419</vt:lpwstr>
      </vt:variant>
      <vt:variant>
        <vt:lpwstr/>
      </vt:variant>
      <vt:variant>
        <vt:i4>4522060</vt:i4>
      </vt:variant>
      <vt:variant>
        <vt:i4>1244</vt:i4>
      </vt:variant>
      <vt:variant>
        <vt:i4>0</vt:i4>
      </vt:variant>
      <vt:variant>
        <vt:i4>5</vt:i4>
      </vt:variant>
      <vt:variant>
        <vt:lpwstr>https://doi.org/10.48550/arXiv.2504.09037</vt:lpwstr>
      </vt:variant>
      <vt:variant>
        <vt:lpwstr/>
      </vt:variant>
      <vt:variant>
        <vt:i4>3211364</vt:i4>
      </vt:variant>
      <vt:variant>
        <vt:i4>1241</vt:i4>
      </vt:variant>
      <vt:variant>
        <vt:i4>0</vt:i4>
      </vt:variant>
      <vt:variant>
        <vt:i4>5</vt:i4>
      </vt:variant>
      <vt:variant>
        <vt:lpwstr>https://doi.org/10.1101/2024.12.10.24318800</vt:lpwstr>
      </vt:variant>
      <vt:variant>
        <vt:lpwstr/>
      </vt:variant>
      <vt:variant>
        <vt:i4>4587591</vt:i4>
      </vt:variant>
      <vt:variant>
        <vt:i4>1238</vt:i4>
      </vt:variant>
      <vt:variant>
        <vt:i4>0</vt:i4>
      </vt:variant>
      <vt:variant>
        <vt:i4>5</vt:i4>
      </vt:variant>
      <vt:variant>
        <vt:lpwstr>https://doi.org/10.1016/j.mcpdig.2024.10.004</vt:lpwstr>
      </vt:variant>
      <vt:variant>
        <vt:lpwstr/>
      </vt:variant>
      <vt:variant>
        <vt:i4>4653126</vt:i4>
      </vt:variant>
      <vt:variant>
        <vt:i4>1235</vt:i4>
      </vt:variant>
      <vt:variant>
        <vt:i4>0</vt:i4>
      </vt:variant>
      <vt:variant>
        <vt:i4>5</vt:i4>
      </vt:variant>
      <vt:variant>
        <vt:lpwstr>https://doi.org/10.1001/jamahealthforum.2025.0040</vt:lpwstr>
      </vt:variant>
      <vt:variant>
        <vt:lpwstr/>
      </vt:variant>
      <vt:variant>
        <vt:i4>5046337</vt:i4>
      </vt:variant>
      <vt:variant>
        <vt:i4>1232</vt:i4>
      </vt:variant>
      <vt:variant>
        <vt:i4>0</vt:i4>
      </vt:variant>
      <vt:variant>
        <vt:i4>5</vt:i4>
      </vt:variant>
      <vt:variant>
        <vt:lpwstr>https://doi.org/10.48550/arXiv.2411.13802</vt:lpwstr>
      </vt:variant>
      <vt:variant>
        <vt:lpwstr/>
      </vt:variant>
      <vt:variant>
        <vt:i4>2949169</vt:i4>
      </vt:variant>
      <vt:variant>
        <vt:i4>1229</vt:i4>
      </vt:variant>
      <vt:variant>
        <vt:i4>0</vt:i4>
      </vt:variant>
      <vt:variant>
        <vt:i4>5</vt:i4>
      </vt:variant>
      <vt:variant>
        <vt:lpwstr>https://doi.org/10.1038/s42256-025-00982-3</vt:lpwstr>
      </vt:variant>
      <vt:variant>
        <vt:lpwstr/>
      </vt:variant>
      <vt:variant>
        <vt:i4>5177418</vt:i4>
      </vt:variant>
      <vt:variant>
        <vt:i4>1226</vt:i4>
      </vt:variant>
      <vt:variant>
        <vt:i4>0</vt:i4>
      </vt:variant>
      <vt:variant>
        <vt:i4>5</vt:i4>
      </vt:variant>
      <vt:variant>
        <vt:lpwstr>https://doi.org/10.48550/arXiv.2501.14249</vt:lpwstr>
      </vt:variant>
      <vt:variant>
        <vt:lpwstr/>
      </vt:variant>
      <vt:variant>
        <vt:i4>4522053</vt:i4>
      </vt:variant>
      <vt:variant>
        <vt:i4>1223</vt:i4>
      </vt:variant>
      <vt:variant>
        <vt:i4>0</vt:i4>
      </vt:variant>
      <vt:variant>
        <vt:i4>5</vt:i4>
      </vt:variant>
      <vt:variant>
        <vt:lpwstr>https://doi.org/10.48550/arXiv.2405.09939</vt:lpwstr>
      </vt:variant>
      <vt:variant>
        <vt:lpwstr/>
      </vt:variant>
      <vt:variant>
        <vt:i4>4653123</vt:i4>
      </vt:variant>
      <vt:variant>
        <vt:i4>1220</vt:i4>
      </vt:variant>
      <vt:variant>
        <vt:i4>0</vt:i4>
      </vt:variant>
      <vt:variant>
        <vt:i4>5</vt:i4>
      </vt:variant>
      <vt:variant>
        <vt:lpwstr>https://doi.org/10.48550/arXiv.2209.09513</vt:lpwstr>
      </vt:variant>
      <vt:variant>
        <vt:lpwstr/>
      </vt:variant>
      <vt:variant>
        <vt:i4>6422581</vt:i4>
      </vt:variant>
      <vt:variant>
        <vt:i4>1217</vt:i4>
      </vt:variant>
      <vt:variant>
        <vt:i4>0</vt:i4>
      </vt:variant>
      <vt:variant>
        <vt:i4>5</vt:i4>
      </vt:variant>
      <vt:variant>
        <vt:lpwstr>https://doi.org/10.1038/s41598-023-33607-z</vt:lpwstr>
      </vt:variant>
      <vt:variant>
        <vt:lpwstr/>
      </vt:variant>
      <vt:variant>
        <vt:i4>4718668</vt:i4>
      </vt:variant>
      <vt:variant>
        <vt:i4>1214</vt:i4>
      </vt:variant>
      <vt:variant>
        <vt:i4>0</vt:i4>
      </vt:variant>
      <vt:variant>
        <vt:i4>5</vt:i4>
      </vt:variant>
      <vt:variant>
        <vt:lpwstr>https://doi.org/10.48550/arXiv.2502.14739</vt:lpwstr>
      </vt:variant>
      <vt:variant>
        <vt:lpwstr/>
      </vt:variant>
      <vt:variant>
        <vt:i4>5111886</vt:i4>
      </vt:variant>
      <vt:variant>
        <vt:i4>1211</vt:i4>
      </vt:variant>
      <vt:variant>
        <vt:i4>0</vt:i4>
      </vt:variant>
      <vt:variant>
        <vt:i4>5</vt:i4>
      </vt:variant>
      <vt:variant>
        <vt:lpwstr>https://doi.org/10.48550/arXiv.2311.12022</vt:lpwstr>
      </vt:variant>
      <vt:variant>
        <vt:lpwstr/>
      </vt:variant>
      <vt:variant>
        <vt:i4>4915274</vt:i4>
      </vt:variant>
      <vt:variant>
        <vt:i4>1208</vt:i4>
      </vt:variant>
      <vt:variant>
        <vt:i4>0</vt:i4>
      </vt:variant>
      <vt:variant>
        <vt:i4>5</vt:i4>
      </vt:variant>
      <vt:variant>
        <vt:lpwstr>https://doi.org/10.48550/arXiv.2402.14008</vt:lpwstr>
      </vt:variant>
      <vt:variant>
        <vt:lpwstr/>
      </vt:variant>
      <vt:variant>
        <vt:i4>917561</vt:i4>
      </vt:variant>
      <vt:variant>
        <vt:i4>1202</vt:i4>
      </vt:variant>
      <vt:variant>
        <vt:i4>0</vt:i4>
      </vt:variant>
      <vt:variant>
        <vt:i4>5</vt:i4>
      </vt:variant>
      <vt:variant>
        <vt:lpwstr/>
      </vt:variant>
      <vt:variant>
        <vt:lpwstr>BIB_98</vt:lpwstr>
      </vt:variant>
      <vt:variant>
        <vt:i4>5898318</vt:i4>
      </vt:variant>
      <vt:variant>
        <vt:i4>1197</vt:i4>
      </vt:variant>
      <vt:variant>
        <vt:i4>0</vt:i4>
      </vt:variant>
      <vt:variant>
        <vt:i4>5</vt:i4>
      </vt:variant>
      <vt:variant>
        <vt:lpwstr/>
      </vt:variant>
      <vt:variant>
        <vt:lpwstr>Exploratory_Meta_Prompting</vt:lpwstr>
      </vt:variant>
      <vt:variant>
        <vt:i4>983096</vt:i4>
      </vt:variant>
      <vt:variant>
        <vt:i4>1193</vt:i4>
      </vt:variant>
      <vt:variant>
        <vt:i4>0</vt:i4>
      </vt:variant>
      <vt:variant>
        <vt:i4>5</vt:i4>
      </vt:variant>
      <vt:variant>
        <vt:lpwstr/>
      </vt:variant>
      <vt:variant>
        <vt:lpwstr>BIB_89</vt:lpwstr>
      </vt:variant>
      <vt:variant>
        <vt:i4>3407996</vt:i4>
      </vt:variant>
      <vt:variant>
        <vt:i4>1188</vt:i4>
      </vt:variant>
      <vt:variant>
        <vt:i4>0</vt:i4>
      </vt:variant>
      <vt:variant>
        <vt:i4>5</vt:i4>
      </vt:variant>
      <vt:variant>
        <vt:lpwstr/>
      </vt:variant>
      <vt:variant>
        <vt:lpwstr>M2_Complex_Prompts</vt:lpwstr>
      </vt:variant>
      <vt:variant>
        <vt:i4>65592</vt:i4>
      </vt:variant>
      <vt:variant>
        <vt:i4>1184</vt:i4>
      </vt:variant>
      <vt:variant>
        <vt:i4>0</vt:i4>
      </vt:variant>
      <vt:variant>
        <vt:i4>5</vt:i4>
      </vt:variant>
      <vt:variant>
        <vt:lpwstr/>
      </vt:variant>
      <vt:variant>
        <vt:lpwstr>BIB_87</vt:lpwstr>
      </vt:variant>
      <vt:variant>
        <vt:i4>56</vt:i4>
      </vt:variant>
      <vt:variant>
        <vt:i4>1181</vt:i4>
      </vt:variant>
      <vt:variant>
        <vt:i4>0</vt:i4>
      </vt:variant>
      <vt:variant>
        <vt:i4>5</vt:i4>
      </vt:variant>
      <vt:variant>
        <vt:lpwstr/>
      </vt:variant>
      <vt:variant>
        <vt:lpwstr>BIB_86</vt:lpwstr>
      </vt:variant>
      <vt:variant>
        <vt:i4>131185</vt:i4>
      </vt:variant>
      <vt:variant>
        <vt:i4>1176</vt:i4>
      </vt:variant>
      <vt:variant>
        <vt:i4>0</vt:i4>
      </vt:variant>
      <vt:variant>
        <vt:i4>5</vt:i4>
      </vt:variant>
      <vt:variant>
        <vt:lpwstr/>
      </vt:variant>
      <vt:variant>
        <vt:lpwstr>M2_Workflow_Generation_ICL</vt:lpwstr>
      </vt:variant>
      <vt:variant>
        <vt:i4>262200</vt:i4>
      </vt:variant>
      <vt:variant>
        <vt:i4>1172</vt:i4>
      </vt:variant>
      <vt:variant>
        <vt:i4>0</vt:i4>
      </vt:variant>
      <vt:variant>
        <vt:i4>5</vt:i4>
      </vt:variant>
      <vt:variant>
        <vt:lpwstr/>
      </vt:variant>
      <vt:variant>
        <vt:lpwstr>BIB_82</vt:lpwstr>
      </vt:variant>
      <vt:variant>
        <vt:i4>131128</vt:i4>
      </vt:variant>
      <vt:variant>
        <vt:i4>1169</vt:i4>
      </vt:variant>
      <vt:variant>
        <vt:i4>0</vt:i4>
      </vt:variant>
      <vt:variant>
        <vt:i4>5</vt:i4>
      </vt:variant>
      <vt:variant>
        <vt:lpwstr/>
      </vt:variant>
      <vt:variant>
        <vt:lpwstr>BIB_84</vt:lpwstr>
      </vt:variant>
      <vt:variant>
        <vt:i4>131185</vt:i4>
      </vt:variant>
      <vt:variant>
        <vt:i4>1164</vt:i4>
      </vt:variant>
      <vt:variant>
        <vt:i4>0</vt:i4>
      </vt:variant>
      <vt:variant>
        <vt:i4>5</vt:i4>
      </vt:variant>
      <vt:variant>
        <vt:lpwstr/>
      </vt:variant>
      <vt:variant>
        <vt:lpwstr>M2_Workflow_Generation_ICL</vt:lpwstr>
      </vt:variant>
      <vt:variant>
        <vt:i4>393265</vt:i4>
      </vt:variant>
      <vt:variant>
        <vt:i4>1160</vt:i4>
      </vt:variant>
      <vt:variant>
        <vt:i4>0</vt:i4>
      </vt:variant>
      <vt:variant>
        <vt:i4>5</vt:i4>
      </vt:variant>
      <vt:variant>
        <vt:lpwstr/>
      </vt:variant>
      <vt:variant>
        <vt:lpwstr>BIB_102</vt:lpwstr>
      </vt:variant>
      <vt:variant>
        <vt:i4>131128</vt:i4>
      </vt:variant>
      <vt:variant>
        <vt:i4>1157</vt:i4>
      </vt:variant>
      <vt:variant>
        <vt:i4>0</vt:i4>
      </vt:variant>
      <vt:variant>
        <vt:i4>5</vt:i4>
      </vt:variant>
      <vt:variant>
        <vt:lpwstr/>
      </vt:variant>
      <vt:variant>
        <vt:lpwstr>BIB_84</vt:lpwstr>
      </vt:variant>
      <vt:variant>
        <vt:i4>4653124</vt:i4>
      </vt:variant>
      <vt:variant>
        <vt:i4>1152</vt:i4>
      </vt:variant>
      <vt:variant>
        <vt:i4>0</vt:i4>
      </vt:variant>
      <vt:variant>
        <vt:i4>5</vt:i4>
      </vt:variant>
      <vt:variant>
        <vt:lpwstr/>
      </vt:variant>
      <vt:variant>
        <vt:lpwstr>Meta_Meta_Prompting</vt:lpwstr>
      </vt:variant>
      <vt:variant>
        <vt:i4>327736</vt:i4>
      </vt:variant>
      <vt:variant>
        <vt:i4>1148</vt:i4>
      </vt:variant>
      <vt:variant>
        <vt:i4>0</vt:i4>
      </vt:variant>
      <vt:variant>
        <vt:i4>5</vt:i4>
      </vt:variant>
      <vt:variant>
        <vt:lpwstr/>
      </vt:variant>
      <vt:variant>
        <vt:lpwstr>BIB_83</vt:lpwstr>
      </vt:variant>
      <vt:variant>
        <vt:i4>327737</vt:i4>
      </vt:variant>
      <vt:variant>
        <vt:i4>1142</vt:i4>
      </vt:variant>
      <vt:variant>
        <vt:i4>0</vt:i4>
      </vt:variant>
      <vt:variant>
        <vt:i4>5</vt:i4>
      </vt:variant>
      <vt:variant>
        <vt:lpwstr/>
      </vt:variant>
      <vt:variant>
        <vt:lpwstr>BIB_93</vt:lpwstr>
      </vt:variant>
      <vt:variant>
        <vt:i4>262201</vt:i4>
      </vt:variant>
      <vt:variant>
        <vt:i4>1136</vt:i4>
      </vt:variant>
      <vt:variant>
        <vt:i4>0</vt:i4>
      </vt:variant>
      <vt:variant>
        <vt:i4>5</vt:i4>
      </vt:variant>
      <vt:variant>
        <vt:lpwstr/>
      </vt:variant>
      <vt:variant>
        <vt:lpwstr>BIB_92</vt:lpwstr>
      </vt:variant>
      <vt:variant>
        <vt:i4>393265</vt:i4>
      </vt:variant>
      <vt:variant>
        <vt:i4>1130</vt:i4>
      </vt:variant>
      <vt:variant>
        <vt:i4>0</vt:i4>
      </vt:variant>
      <vt:variant>
        <vt:i4>5</vt:i4>
      </vt:variant>
      <vt:variant>
        <vt:lpwstr/>
      </vt:variant>
      <vt:variant>
        <vt:lpwstr>BIB_101</vt:lpwstr>
      </vt:variant>
      <vt:variant>
        <vt:i4>393265</vt:i4>
      </vt:variant>
      <vt:variant>
        <vt:i4>1127</vt:i4>
      </vt:variant>
      <vt:variant>
        <vt:i4>0</vt:i4>
      </vt:variant>
      <vt:variant>
        <vt:i4>5</vt:i4>
      </vt:variant>
      <vt:variant>
        <vt:lpwstr/>
      </vt:variant>
      <vt:variant>
        <vt:lpwstr>BIB_100</vt:lpwstr>
      </vt:variant>
      <vt:variant>
        <vt:i4>1048656</vt:i4>
      </vt:variant>
      <vt:variant>
        <vt:i4>1122</vt:i4>
      </vt:variant>
      <vt:variant>
        <vt:i4>0</vt:i4>
      </vt:variant>
      <vt:variant>
        <vt:i4>5</vt:i4>
      </vt:variant>
      <vt:variant>
        <vt:lpwstr/>
      </vt:variant>
      <vt:variant>
        <vt:lpwstr>ChatGPT_o3_Analysis</vt:lpwstr>
      </vt:variant>
      <vt:variant>
        <vt:i4>983097</vt:i4>
      </vt:variant>
      <vt:variant>
        <vt:i4>1118</vt:i4>
      </vt:variant>
      <vt:variant>
        <vt:i4>0</vt:i4>
      </vt:variant>
      <vt:variant>
        <vt:i4>5</vt:i4>
      </vt:variant>
      <vt:variant>
        <vt:lpwstr/>
      </vt:variant>
      <vt:variant>
        <vt:lpwstr>BIB_99</vt:lpwstr>
      </vt:variant>
      <vt:variant>
        <vt:i4>7667786</vt:i4>
      </vt:variant>
      <vt:variant>
        <vt:i4>1113</vt:i4>
      </vt:variant>
      <vt:variant>
        <vt:i4>0</vt:i4>
      </vt:variant>
      <vt:variant>
        <vt:i4>5</vt:i4>
      </vt:variant>
      <vt:variant>
        <vt:lpwstr/>
      </vt:variant>
      <vt:variant>
        <vt:lpwstr>Gemini_Analysis</vt:lpwstr>
      </vt:variant>
      <vt:variant>
        <vt:i4>6619263</vt:i4>
      </vt:variant>
      <vt:variant>
        <vt:i4>1110</vt:i4>
      </vt:variant>
      <vt:variant>
        <vt:i4>0</vt:i4>
      </vt:variant>
      <vt:variant>
        <vt:i4>5</vt:i4>
      </vt:variant>
      <vt:variant>
        <vt:lpwstr/>
      </vt:variant>
      <vt:variant>
        <vt:lpwstr>Fair_Use_Statement</vt:lpwstr>
      </vt:variant>
      <vt:variant>
        <vt:i4>458809</vt:i4>
      </vt:variant>
      <vt:variant>
        <vt:i4>1106</vt:i4>
      </vt:variant>
      <vt:variant>
        <vt:i4>0</vt:i4>
      </vt:variant>
      <vt:variant>
        <vt:i4>5</vt:i4>
      </vt:variant>
      <vt:variant>
        <vt:lpwstr/>
      </vt:variant>
      <vt:variant>
        <vt:lpwstr>BIB_91</vt:lpwstr>
      </vt:variant>
      <vt:variant>
        <vt:i4>393273</vt:i4>
      </vt:variant>
      <vt:variant>
        <vt:i4>1100</vt:i4>
      </vt:variant>
      <vt:variant>
        <vt:i4>0</vt:i4>
      </vt:variant>
      <vt:variant>
        <vt:i4>5</vt:i4>
      </vt:variant>
      <vt:variant>
        <vt:lpwstr/>
      </vt:variant>
      <vt:variant>
        <vt:lpwstr>BIB_90</vt:lpwstr>
      </vt:variant>
      <vt:variant>
        <vt:i4>2555957</vt:i4>
      </vt:variant>
      <vt:variant>
        <vt:i4>1095</vt:i4>
      </vt:variant>
      <vt:variant>
        <vt:i4>0</vt:i4>
      </vt:variant>
      <vt:variant>
        <vt:i4>5</vt:i4>
      </vt:variant>
      <vt:variant>
        <vt:lpwstr/>
      </vt:variant>
      <vt:variant>
        <vt:lpwstr>AI_Prompt_Engineering</vt:lpwstr>
      </vt:variant>
      <vt:variant>
        <vt:i4>327736</vt:i4>
      </vt:variant>
      <vt:variant>
        <vt:i4>1091</vt:i4>
      </vt:variant>
      <vt:variant>
        <vt:i4>0</vt:i4>
      </vt:variant>
      <vt:variant>
        <vt:i4>5</vt:i4>
      </vt:variant>
      <vt:variant>
        <vt:lpwstr/>
      </vt:variant>
      <vt:variant>
        <vt:lpwstr>BIB_83</vt:lpwstr>
      </vt:variant>
      <vt:variant>
        <vt:i4>4653124</vt:i4>
      </vt:variant>
      <vt:variant>
        <vt:i4>1086</vt:i4>
      </vt:variant>
      <vt:variant>
        <vt:i4>0</vt:i4>
      </vt:variant>
      <vt:variant>
        <vt:i4>5</vt:i4>
      </vt:variant>
      <vt:variant>
        <vt:lpwstr/>
      </vt:variant>
      <vt:variant>
        <vt:lpwstr>Meta_Meta_Prompting</vt:lpwstr>
      </vt:variant>
      <vt:variant>
        <vt:i4>6488136</vt:i4>
      </vt:variant>
      <vt:variant>
        <vt:i4>1083</vt:i4>
      </vt:variant>
      <vt:variant>
        <vt:i4>0</vt:i4>
      </vt:variant>
      <vt:variant>
        <vt:i4>5</vt:i4>
      </vt:variant>
      <vt:variant>
        <vt:lpwstr/>
      </vt:variant>
      <vt:variant>
        <vt:lpwstr>Prompt_Architecture</vt:lpwstr>
      </vt:variant>
      <vt:variant>
        <vt:i4>5898363</vt:i4>
      </vt:variant>
      <vt:variant>
        <vt:i4>1080</vt:i4>
      </vt:variant>
      <vt:variant>
        <vt:i4>0</vt:i4>
      </vt:variant>
      <vt:variant>
        <vt:i4>5</vt:i4>
      </vt:variant>
      <vt:variant>
        <vt:lpwstr>https://osf.io/nq68y/files/osfstorage?view_only=fe29ffe96a8340329f3ebd660faedd43</vt:lpwstr>
      </vt:variant>
      <vt:variant>
        <vt:lpwstr/>
      </vt:variant>
      <vt:variant>
        <vt:i4>917561</vt:i4>
      </vt:variant>
      <vt:variant>
        <vt:i4>1076</vt:i4>
      </vt:variant>
      <vt:variant>
        <vt:i4>0</vt:i4>
      </vt:variant>
      <vt:variant>
        <vt:i4>5</vt:i4>
      </vt:variant>
      <vt:variant>
        <vt:lpwstr/>
      </vt:variant>
      <vt:variant>
        <vt:lpwstr>BIB_98</vt:lpwstr>
      </vt:variant>
      <vt:variant>
        <vt:i4>458779</vt:i4>
      </vt:variant>
      <vt:variant>
        <vt:i4>1071</vt:i4>
      </vt:variant>
      <vt:variant>
        <vt:i4>0</vt:i4>
      </vt:variant>
      <vt:variant>
        <vt:i4>5</vt:i4>
      </vt:variant>
      <vt:variant>
        <vt:lpwstr/>
      </vt:variant>
      <vt:variant>
        <vt:lpwstr>PeerReviewPrompt</vt:lpwstr>
      </vt:variant>
      <vt:variant>
        <vt:i4>3538944</vt:i4>
      </vt:variant>
      <vt:variant>
        <vt:i4>1068</vt:i4>
      </vt:variant>
      <vt:variant>
        <vt:i4>0</vt:i4>
      </vt:variant>
      <vt:variant>
        <vt:i4>5</vt:i4>
      </vt:variant>
      <vt:variant>
        <vt:lpwstr/>
      </vt:variant>
      <vt:variant>
        <vt:lpwstr>BIB_9</vt:lpwstr>
      </vt:variant>
      <vt:variant>
        <vt:i4>3538944</vt:i4>
      </vt:variant>
      <vt:variant>
        <vt:i4>1065</vt:i4>
      </vt:variant>
      <vt:variant>
        <vt:i4>0</vt:i4>
      </vt:variant>
      <vt:variant>
        <vt:i4>5</vt:i4>
      </vt:variant>
      <vt:variant>
        <vt:lpwstr/>
      </vt:variant>
      <vt:variant>
        <vt:lpwstr>BIB_1</vt:lpwstr>
      </vt:variant>
      <vt:variant>
        <vt:i4>5832753</vt:i4>
      </vt:variant>
      <vt:variant>
        <vt:i4>1062</vt:i4>
      </vt:variant>
      <vt:variant>
        <vt:i4>0</vt:i4>
      </vt:variant>
      <vt:variant>
        <vt:i4>5</vt:i4>
      </vt:variant>
      <vt:variant>
        <vt:lpwstr/>
      </vt:variant>
      <vt:variant>
        <vt:lpwstr>M2_Reflecting</vt:lpwstr>
      </vt:variant>
      <vt:variant>
        <vt:i4>7405616</vt:i4>
      </vt:variant>
      <vt:variant>
        <vt:i4>1059</vt:i4>
      </vt:variant>
      <vt:variant>
        <vt:i4>0</vt:i4>
      </vt:variant>
      <vt:variant>
        <vt:i4>5</vt:i4>
      </vt:variant>
      <vt:variant>
        <vt:lpwstr/>
      </vt:variant>
      <vt:variant>
        <vt:lpwstr>M2_Meta_Prompting</vt:lpwstr>
      </vt:variant>
      <vt:variant>
        <vt:i4>7733354</vt:i4>
      </vt:variant>
      <vt:variant>
        <vt:i4>1056</vt:i4>
      </vt:variant>
      <vt:variant>
        <vt:i4>0</vt:i4>
      </vt:variant>
      <vt:variant>
        <vt:i4>5</vt:i4>
      </vt:variant>
      <vt:variant>
        <vt:lpwstr/>
      </vt:variant>
      <vt:variant>
        <vt:lpwstr>IV_D2_2_Listing_of_Core_Stages</vt:lpwstr>
      </vt:variant>
      <vt:variant>
        <vt:i4>6422617</vt:i4>
      </vt:variant>
      <vt:variant>
        <vt:i4>1053</vt:i4>
      </vt:variant>
      <vt:variant>
        <vt:i4>0</vt:i4>
      </vt:variant>
      <vt:variant>
        <vt:i4>5</vt:i4>
      </vt:variant>
      <vt:variant>
        <vt:lpwstr/>
      </vt:variant>
      <vt:variant>
        <vt:lpwstr>IV_C_Analyzing_Figures</vt:lpwstr>
      </vt:variant>
      <vt:variant>
        <vt:i4>2424927</vt:i4>
      </vt:variant>
      <vt:variant>
        <vt:i4>1050</vt:i4>
      </vt:variant>
      <vt:variant>
        <vt:i4>0</vt:i4>
      </vt:variant>
      <vt:variant>
        <vt:i4>5</vt:i4>
      </vt:variant>
      <vt:variant>
        <vt:lpwstr/>
      </vt:variant>
      <vt:variant>
        <vt:lpwstr>IV_B_1_Main_Claimed_Result</vt:lpwstr>
      </vt:variant>
      <vt:variant>
        <vt:i4>7929872</vt:i4>
      </vt:variant>
      <vt:variant>
        <vt:i4>1047</vt:i4>
      </vt:variant>
      <vt:variant>
        <vt:i4>0</vt:i4>
      </vt:variant>
      <vt:variant>
        <vt:i4>5</vt:i4>
      </vt:variant>
      <vt:variant>
        <vt:lpwstr/>
      </vt:variant>
      <vt:variant>
        <vt:lpwstr>IV_A_3_Specific_Analysis_Modules</vt:lpwstr>
      </vt:variant>
      <vt:variant>
        <vt:i4>7209021</vt:i4>
      </vt:variant>
      <vt:variant>
        <vt:i4>1044</vt:i4>
      </vt:variant>
      <vt:variant>
        <vt:i4>0</vt:i4>
      </vt:variant>
      <vt:variant>
        <vt:i4>5</vt:i4>
      </vt:variant>
      <vt:variant>
        <vt:lpwstr/>
      </vt:variant>
      <vt:variant>
        <vt:lpwstr>IV_B_1_Result_Classification</vt:lpwstr>
      </vt:variant>
      <vt:variant>
        <vt:i4>7012401</vt:i4>
      </vt:variant>
      <vt:variant>
        <vt:i4>1041</vt:i4>
      </vt:variant>
      <vt:variant>
        <vt:i4>0</vt:i4>
      </vt:variant>
      <vt:variant>
        <vt:i4>5</vt:i4>
      </vt:variant>
      <vt:variant>
        <vt:lpwstr/>
      </vt:variant>
      <vt:variant>
        <vt:lpwstr>M2_Custom_Classification</vt:lpwstr>
      </vt:variant>
      <vt:variant>
        <vt:i4>3211281</vt:i4>
      </vt:variant>
      <vt:variant>
        <vt:i4>1038</vt:i4>
      </vt:variant>
      <vt:variant>
        <vt:i4>0</vt:i4>
      </vt:variant>
      <vt:variant>
        <vt:i4>5</vt:i4>
      </vt:variant>
      <vt:variant>
        <vt:lpwstr/>
      </vt:variant>
      <vt:variant>
        <vt:lpwstr>Red_Flags</vt:lpwstr>
      </vt:variant>
      <vt:variant>
        <vt:i4>7667819</vt:i4>
      </vt:variant>
      <vt:variant>
        <vt:i4>1035</vt:i4>
      </vt:variant>
      <vt:variant>
        <vt:i4>0</vt:i4>
      </vt:variant>
      <vt:variant>
        <vt:i4>5</vt:i4>
      </vt:variant>
      <vt:variant>
        <vt:lpwstr/>
      </vt:variant>
      <vt:variant>
        <vt:lpwstr>IV_D2_5_A_Priori_Plausibility_Check</vt:lpwstr>
      </vt:variant>
      <vt:variant>
        <vt:i4>3211281</vt:i4>
      </vt:variant>
      <vt:variant>
        <vt:i4>1032</vt:i4>
      </vt:variant>
      <vt:variant>
        <vt:i4>0</vt:i4>
      </vt:variant>
      <vt:variant>
        <vt:i4>5</vt:i4>
      </vt:variant>
      <vt:variant>
        <vt:lpwstr/>
      </vt:variant>
      <vt:variant>
        <vt:lpwstr>Red_Flags</vt:lpwstr>
      </vt:variant>
      <vt:variant>
        <vt:i4>1048610</vt:i4>
      </vt:variant>
      <vt:variant>
        <vt:i4>1029</vt:i4>
      </vt:variant>
      <vt:variant>
        <vt:i4>0</vt:i4>
      </vt:variant>
      <vt:variant>
        <vt:i4>5</vt:i4>
      </vt:variant>
      <vt:variant>
        <vt:lpwstr/>
      </vt:variant>
      <vt:variant>
        <vt:lpwstr>IV_D2_3_E_A_Priori_Feasibility_Assess</vt:lpwstr>
      </vt:variant>
      <vt:variant>
        <vt:i4>3997732</vt:i4>
      </vt:variant>
      <vt:variant>
        <vt:i4>1026</vt:i4>
      </vt:variant>
      <vt:variant>
        <vt:i4>0</vt:i4>
      </vt:variant>
      <vt:variant>
        <vt:i4>5</vt:i4>
      </vt:variant>
      <vt:variant>
        <vt:lpwstr/>
      </vt:variant>
      <vt:variant>
        <vt:lpwstr>IV_D2_3_F_Idealized_Model_Performance</vt:lpwstr>
      </vt:variant>
      <vt:variant>
        <vt:i4>6094915</vt:i4>
      </vt:variant>
      <vt:variant>
        <vt:i4>1023</vt:i4>
      </vt:variant>
      <vt:variant>
        <vt:i4>0</vt:i4>
      </vt:variant>
      <vt:variant>
        <vt:i4>5</vt:i4>
      </vt:variant>
      <vt:variant>
        <vt:lpwstr/>
      </vt:variant>
      <vt:variant>
        <vt:lpwstr>IV_D2_3_Analysis_of_Core_Stages</vt:lpwstr>
      </vt:variant>
      <vt:variant>
        <vt:i4>3211291</vt:i4>
      </vt:variant>
      <vt:variant>
        <vt:i4>1020</vt:i4>
      </vt:variant>
      <vt:variant>
        <vt:i4>0</vt:i4>
      </vt:variant>
      <vt:variant>
        <vt:i4>5</vt:i4>
      </vt:variant>
      <vt:variant>
        <vt:lpwstr/>
      </vt:variant>
      <vt:variant>
        <vt:lpwstr>IV_Specific_Analysis_Instructions</vt:lpwstr>
      </vt:variant>
      <vt:variant>
        <vt:i4>458809</vt:i4>
      </vt:variant>
      <vt:variant>
        <vt:i4>1016</vt:i4>
      </vt:variant>
      <vt:variant>
        <vt:i4>0</vt:i4>
      </vt:variant>
      <vt:variant>
        <vt:i4>5</vt:i4>
      </vt:variant>
      <vt:variant>
        <vt:lpwstr/>
      </vt:variant>
      <vt:variant>
        <vt:lpwstr>BIB_91</vt:lpwstr>
      </vt:variant>
      <vt:variant>
        <vt:i4>458809</vt:i4>
      </vt:variant>
      <vt:variant>
        <vt:i4>1010</vt:i4>
      </vt:variant>
      <vt:variant>
        <vt:i4>0</vt:i4>
      </vt:variant>
      <vt:variant>
        <vt:i4>5</vt:i4>
      </vt:variant>
      <vt:variant>
        <vt:lpwstr/>
      </vt:variant>
      <vt:variant>
        <vt:lpwstr>BIB_91</vt:lpwstr>
      </vt:variant>
      <vt:variant>
        <vt:i4>458809</vt:i4>
      </vt:variant>
      <vt:variant>
        <vt:i4>1004</vt:i4>
      </vt:variant>
      <vt:variant>
        <vt:i4>0</vt:i4>
      </vt:variant>
      <vt:variant>
        <vt:i4>5</vt:i4>
      </vt:variant>
      <vt:variant>
        <vt:lpwstr/>
      </vt:variant>
      <vt:variant>
        <vt:lpwstr>BIB_91</vt:lpwstr>
      </vt:variant>
      <vt:variant>
        <vt:i4>458809</vt:i4>
      </vt:variant>
      <vt:variant>
        <vt:i4>998</vt:i4>
      </vt:variant>
      <vt:variant>
        <vt:i4>0</vt:i4>
      </vt:variant>
      <vt:variant>
        <vt:i4>5</vt:i4>
      </vt:variant>
      <vt:variant>
        <vt:lpwstr/>
      </vt:variant>
      <vt:variant>
        <vt:lpwstr>BIB_91</vt:lpwstr>
      </vt:variant>
      <vt:variant>
        <vt:i4>458809</vt:i4>
      </vt:variant>
      <vt:variant>
        <vt:i4>992</vt:i4>
      </vt:variant>
      <vt:variant>
        <vt:i4>0</vt:i4>
      </vt:variant>
      <vt:variant>
        <vt:i4>5</vt:i4>
      </vt:variant>
      <vt:variant>
        <vt:lpwstr/>
      </vt:variant>
      <vt:variant>
        <vt:lpwstr>BIB_91</vt:lpwstr>
      </vt:variant>
      <vt:variant>
        <vt:i4>458779</vt:i4>
      </vt:variant>
      <vt:variant>
        <vt:i4>987</vt:i4>
      </vt:variant>
      <vt:variant>
        <vt:i4>0</vt:i4>
      </vt:variant>
      <vt:variant>
        <vt:i4>5</vt:i4>
      </vt:variant>
      <vt:variant>
        <vt:lpwstr/>
      </vt:variant>
      <vt:variant>
        <vt:lpwstr>PeerReviewPrompt</vt:lpwstr>
      </vt:variant>
      <vt:variant>
        <vt:i4>458809</vt:i4>
      </vt:variant>
      <vt:variant>
        <vt:i4>983</vt:i4>
      </vt:variant>
      <vt:variant>
        <vt:i4>0</vt:i4>
      </vt:variant>
      <vt:variant>
        <vt:i4>5</vt:i4>
      </vt:variant>
      <vt:variant>
        <vt:lpwstr/>
      </vt:variant>
      <vt:variant>
        <vt:lpwstr>BIB_91</vt:lpwstr>
      </vt:variant>
      <vt:variant>
        <vt:i4>6094870</vt:i4>
      </vt:variant>
      <vt:variant>
        <vt:i4>978</vt:i4>
      </vt:variant>
      <vt:variant>
        <vt:i4>0</vt:i4>
      </vt:variant>
      <vt:variant>
        <vt:i4>5</vt:i4>
      </vt:variant>
      <vt:variant>
        <vt:lpwstr/>
      </vt:variant>
      <vt:variant>
        <vt:lpwstr>D3_Input_Bias</vt:lpwstr>
      </vt:variant>
      <vt:variant>
        <vt:i4>7667819</vt:i4>
      </vt:variant>
      <vt:variant>
        <vt:i4>975</vt:i4>
      </vt:variant>
      <vt:variant>
        <vt:i4>0</vt:i4>
      </vt:variant>
      <vt:variant>
        <vt:i4>5</vt:i4>
      </vt:variant>
      <vt:variant>
        <vt:lpwstr/>
      </vt:variant>
      <vt:variant>
        <vt:lpwstr>IV_D2_5_A_Priori_Plausibility_Check</vt:lpwstr>
      </vt:variant>
      <vt:variant>
        <vt:i4>3997732</vt:i4>
      </vt:variant>
      <vt:variant>
        <vt:i4>972</vt:i4>
      </vt:variant>
      <vt:variant>
        <vt:i4>0</vt:i4>
      </vt:variant>
      <vt:variant>
        <vt:i4>5</vt:i4>
      </vt:variant>
      <vt:variant>
        <vt:lpwstr/>
      </vt:variant>
      <vt:variant>
        <vt:lpwstr>IV_D2_3_F_Idealized_Model_Performance</vt:lpwstr>
      </vt:variant>
      <vt:variant>
        <vt:i4>1048610</vt:i4>
      </vt:variant>
      <vt:variant>
        <vt:i4>969</vt:i4>
      </vt:variant>
      <vt:variant>
        <vt:i4>0</vt:i4>
      </vt:variant>
      <vt:variant>
        <vt:i4>5</vt:i4>
      </vt:variant>
      <vt:variant>
        <vt:lpwstr/>
      </vt:variant>
      <vt:variant>
        <vt:lpwstr>IV_D2_3_E_A_Priori_Feasibility_Assess</vt:lpwstr>
      </vt:variant>
      <vt:variant>
        <vt:i4>7012440</vt:i4>
      </vt:variant>
      <vt:variant>
        <vt:i4>966</vt:i4>
      </vt:variant>
      <vt:variant>
        <vt:i4>0</vt:i4>
      </vt:variant>
      <vt:variant>
        <vt:i4>5</vt:i4>
      </vt:variant>
      <vt:variant>
        <vt:lpwstr/>
      </vt:variant>
      <vt:variant>
        <vt:lpwstr>IV_D2_3_D_Equipment_Process</vt:lpwstr>
      </vt:variant>
      <vt:variant>
        <vt:i4>7733354</vt:i4>
      </vt:variant>
      <vt:variant>
        <vt:i4>963</vt:i4>
      </vt:variant>
      <vt:variant>
        <vt:i4>0</vt:i4>
      </vt:variant>
      <vt:variant>
        <vt:i4>5</vt:i4>
      </vt:variant>
      <vt:variant>
        <vt:lpwstr/>
      </vt:variant>
      <vt:variant>
        <vt:lpwstr>IV_D2_2_Listing_of_Core_Stages</vt:lpwstr>
      </vt:variant>
      <vt:variant>
        <vt:i4>5898245</vt:i4>
      </vt:variant>
      <vt:variant>
        <vt:i4>960</vt:i4>
      </vt:variant>
      <vt:variant>
        <vt:i4>0</vt:i4>
      </vt:variant>
      <vt:variant>
        <vt:i4>5</vt:i4>
      </vt:variant>
      <vt:variant>
        <vt:lpwstr/>
      </vt:variant>
      <vt:variant>
        <vt:lpwstr>D3_Demonstration_Analyses</vt:lpwstr>
      </vt:variant>
      <vt:variant>
        <vt:i4>5898245</vt:i4>
      </vt:variant>
      <vt:variant>
        <vt:i4>957</vt:i4>
      </vt:variant>
      <vt:variant>
        <vt:i4>0</vt:i4>
      </vt:variant>
      <vt:variant>
        <vt:i4>5</vt:i4>
      </vt:variant>
      <vt:variant>
        <vt:lpwstr/>
      </vt:variant>
      <vt:variant>
        <vt:lpwstr>D3_Demonstration_Analyses</vt:lpwstr>
      </vt:variant>
      <vt:variant>
        <vt:i4>458809</vt:i4>
      </vt:variant>
      <vt:variant>
        <vt:i4>953</vt:i4>
      </vt:variant>
      <vt:variant>
        <vt:i4>0</vt:i4>
      </vt:variant>
      <vt:variant>
        <vt:i4>5</vt:i4>
      </vt:variant>
      <vt:variant>
        <vt:lpwstr/>
      </vt:variant>
      <vt:variant>
        <vt:lpwstr>BIB_91</vt:lpwstr>
      </vt:variant>
      <vt:variant>
        <vt:i4>458779</vt:i4>
      </vt:variant>
      <vt:variant>
        <vt:i4>948</vt:i4>
      </vt:variant>
      <vt:variant>
        <vt:i4>0</vt:i4>
      </vt:variant>
      <vt:variant>
        <vt:i4>5</vt:i4>
      </vt:variant>
      <vt:variant>
        <vt:lpwstr/>
      </vt:variant>
      <vt:variant>
        <vt:lpwstr>PeerReviewPrompt</vt:lpwstr>
      </vt:variant>
      <vt:variant>
        <vt:i4>5832753</vt:i4>
      </vt:variant>
      <vt:variant>
        <vt:i4>945</vt:i4>
      </vt:variant>
      <vt:variant>
        <vt:i4>0</vt:i4>
      </vt:variant>
      <vt:variant>
        <vt:i4>5</vt:i4>
      </vt:variant>
      <vt:variant>
        <vt:lpwstr/>
      </vt:variant>
      <vt:variant>
        <vt:lpwstr>M2_Reflecting</vt:lpwstr>
      </vt:variant>
      <vt:variant>
        <vt:i4>7274574</vt:i4>
      </vt:variant>
      <vt:variant>
        <vt:i4>942</vt:i4>
      </vt:variant>
      <vt:variant>
        <vt:i4>0</vt:i4>
      </vt:variant>
      <vt:variant>
        <vt:i4>5</vt:i4>
      </vt:variant>
      <vt:variant>
        <vt:lpwstr/>
      </vt:variant>
      <vt:variant>
        <vt:lpwstr>Behavioral_Context</vt:lpwstr>
      </vt:variant>
      <vt:variant>
        <vt:i4>458779</vt:i4>
      </vt:variant>
      <vt:variant>
        <vt:i4>939</vt:i4>
      </vt:variant>
      <vt:variant>
        <vt:i4>0</vt:i4>
      </vt:variant>
      <vt:variant>
        <vt:i4>5</vt:i4>
      </vt:variant>
      <vt:variant>
        <vt:lpwstr/>
      </vt:variant>
      <vt:variant>
        <vt:lpwstr>PeerReviewPrompt</vt:lpwstr>
      </vt:variant>
      <vt:variant>
        <vt:i4>3997757</vt:i4>
      </vt:variant>
      <vt:variant>
        <vt:i4>936</vt:i4>
      </vt:variant>
      <vt:variant>
        <vt:i4>0</vt:i4>
      </vt:variant>
      <vt:variant>
        <vt:i4>5</vt:i4>
      </vt:variant>
      <vt:variant>
        <vt:lpwstr/>
      </vt:variant>
      <vt:variant>
        <vt:lpwstr>Translating_Expert_Review</vt:lpwstr>
      </vt:variant>
      <vt:variant>
        <vt:i4>7274574</vt:i4>
      </vt:variant>
      <vt:variant>
        <vt:i4>933</vt:i4>
      </vt:variant>
      <vt:variant>
        <vt:i4>0</vt:i4>
      </vt:variant>
      <vt:variant>
        <vt:i4>5</vt:i4>
      </vt:variant>
      <vt:variant>
        <vt:lpwstr/>
      </vt:variant>
      <vt:variant>
        <vt:lpwstr>Behavioral_Context</vt:lpwstr>
      </vt:variant>
      <vt:variant>
        <vt:i4>65593</vt:i4>
      </vt:variant>
      <vt:variant>
        <vt:i4>929</vt:i4>
      </vt:variant>
      <vt:variant>
        <vt:i4>0</vt:i4>
      </vt:variant>
      <vt:variant>
        <vt:i4>5</vt:i4>
      </vt:variant>
      <vt:variant>
        <vt:lpwstr/>
      </vt:variant>
      <vt:variant>
        <vt:lpwstr>BIB_97</vt:lpwstr>
      </vt:variant>
      <vt:variant>
        <vt:i4>57</vt:i4>
      </vt:variant>
      <vt:variant>
        <vt:i4>923</vt:i4>
      </vt:variant>
      <vt:variant>
        <vt:i4>0</vt:i4>
      </vt:variant>
      <vt:variant>
        <vt:i4>5</vt:i4>
      </vt:variant>
      <vt:variant>
        <vt:lpwstr/>
      </vt:variant>
      <vt:variant>
        <vt:lpwstr>BIB_96</vt:lpwstr>
      </vt:variant>
      <vt:variant>
        <vt:i4>1572925</vt:i4>
      </vt:variant>
      <vt:variant>
        <vt:i4>918</vt:i4>
      </vt:variant>
      <vt:variant>
        <vt:i4>0</vt:i4>
      </vt:variant>
      <vt:variant>
        <vt:i4>5</vt:i4>
      </vt:variant>
      <vt:variant>
        <vt:lpwstr/>
      </vt:variant>
      <vt:variant>
        <vt:lpwstr>Baseline_Analysis</vt:lpwstr>
      </vt:variant>
      <vt:variant>
        <vt:i4>458779</vt:i4>
      </vt:variant>
      <vt:variant>
        <vt:i4>915</vt:i4>
      </vt:variant>
      <vt:variant>
        <vt:i4>0</vt:i4>
      </vt:variant>
      <vt:variant>
        <vt:i4>5</vt:i4>
      </vt:variant>
      <vt:variant>
        <vt:lpwstr/>
      </vt:variant>
      <vt:variant>
        <vt:lpwstr>PeerReviewPrompt</vt:lpwstr>
      </vt:variant>
      <vt:variant>
        <vt:i4>196665</vt:i4>
      </vt:variant>
      <vt:variant>
        <vt:i4>911</vt:i4>
      </vt:variant>
      <vt:variant>
        <vt:i4>0</vt:i4>
      </vt:variant>
      <vt:variant>
        <vt:i4>5</vt:i4>
      </vt:variant>
      <vt:variant>
        <vt:lpwstr/>
      </vt:variant>
      <vt:variant>
        <vt:lpwstr>BIB_95</vt:lpwstr>
      </vt:variant>
      <vt:variant>
        <vt:i4>458809</vt:i4>
      </vt:variant>
      <vt:variant>
        <vt:i4>905</vt:i4>
      </vt:variant>
      <vt:variant>
        <vt:i4>0</vt:i4>
      </vt:variant>
      <vt:variant>
        <vt:i4>5</vt:i4>
      </vt:variant>
      <vt:variant>
        <vt:lpwstr/>
      </vt:variant>
      <vt:variant>
        <vt:lpwstr>BIB_91</vt:lpwstr>
      </vt:variant>
      <vt:variant>
        <vt:i4>131129</vt:i4>
      </vt:variant>
      <vt:variant>
        <vt:i4>899</vt:i4>
      </vt:variant>
      <vt:variant>
        <vt:i4>0</vt:i4>
      </vt:variant>
      <vt:variant>
        <vt:i4>5</vt:i4>
      </vt:variant>
      <vt:variant>
        <vt:lpwstr/>
      </vt:variant>
      <vt:variant>
        <vt:lpwstr>BIB_94</vt:lpwstr>
      </vt:variant>
      <vt:variant>
        <vt:i4>262194</vt:i4>
      </vt:variant>
      <vt:variant>
        <vt:i4>896</vt:i4>
      </vt:variant>
      <vt:variant>
        <vt:i4>0</vt:i4>
      </vt:variant>
      <vt:variant>
        <vt:i4>5</vt:i4>
      </vt:variant>
      <vt:variant>
        <vt:lpwstr/>
      </vt:variant>
      <vt:variant>
        <vt:lpwstr>BIB_22</vt:lpwstr>
      </vt:variant>
      <vt:variant>
        <vt:i4>458809</vt:i4>
      </vt:variant>
      <vt:variant>
        <vt:i4>890</vt:i4>
      </vt:variant>
      <vt:variant>
        <vt:i4>0</vt:i4>
      </vt:variant>
      <vt:variant>
        <vt:i4>5</vt:i4>
      </vt:variant>
      <vt:variant>
        <vt:lpwstr/>
      </vt:variant>
      <vt:variant>
        <vt:lpwstr>BIB_91</vt:lpwstr>
      </vt:variant>
      <vt:variant>
        <vt:i4>458809</vt:i4>
      </vt:variant>
      <vt:variant>
        <vt:i4>884</vt:i4>
      </vt:variant>
      <vt:variant>
        <vt:i4>0</vt:i4>
      </vt:variant>
      <vt:variant>
        <vt:i4>5</vt:i4>
      </vt:variant>
      <vt:variant>
        <vt:lpwstr/>
      </vt:variant>
      <vt:variant>
        <vt:lpwstr>BIB_91</vt:lpwstr>
      </vt:variant>
      <vt:variant>
        <vt:i4>458779</vt:i4>
      </vt:variant>
      <vt:variant>
        <vt:i4>879</vt:i4>
      </vt:variant>
      <vt:variant>
        <vt:i4>0</vt:i4>
      </vt:variant>
      <vt:variant>
        <vt:i4>5</vt:i4>
      </vt:variant>
      <vt:variant>
        <vt:lpwstr/>
      </vt:variant>
      <vt:variant>
        <vt:lpwstr>PeerReviewPrompt</vt:lpwstr>
      </vt:variant>
      <vt:variant>
        <vt:i4>327737</vt:i4>
      </vt:variant>
      <vt:variant>
        <vt:i4>875</vt:i4>
      </vt:variant>
      <vt:variant>
        <vt:i4>0</vt:i4>
      </vt:variant>
      <vt:variant>
        <vt:i4>5</vt:i4>
      </vt:variant>
      <vt:variant>
        <vt:lpwstr/>
      </vt:variant>
      <vt:variant>
        <vt:lpwstr>BIB_93</vt:lpwstr>
      </vt:variant>
      <vt:variant>
        <vt:i4>262201</vt:i4>
      </vt:variant>
      <vt:variant>
        <vt:i4>869</vt:i4>
      </vt:variant>
      <vt:variant>
        <vt:i4>0</vt:i4>
      </vt:variant>
      <vt:variant>
        <vt:i4>5</vt:i4>
      </vt:variant>
      <vt:variant>
        <vt:lpwstr/>
      </vt:variant>
      <vt:variant>
        <vt:lpwstr>BIB_92</vt:lpwstr>
      </vt:variant>
      <vt:variant>
        <vt:i4>1048656</vt:i4>
      </vt:variant>
      <vt:variant>
        <vt:i4>864</vt:i4>
      </vt:variant>
      <vt:variant>
        <vt:i4>0</vt:i4>
      </vt:variant>
      <vt:variant>
        <vt:i4>5</vt:i4>
      </vt:variant>
      <vt:variant>
        <vt:lpwstr/>
      </vt:variant>
      <vt:variant>
        <vt:lpwstr>ChatGPT_o3_Analysis</vt:lpwstr>
      </vt:variant>
      <vt:variant>
        <vt:i4>7667786</vt:i4>
      </vt:variant>
      <vt:variant>
        <vt:i4>861</vt:i4>
      </vt:variant>
      <vt:variant>
        <vt:i4>0</vt:i4>
      </vt:variant>
      <vt:variant>
        <vt:i4>5</vt:i4>
      </vt:variant>
      <vt:variant>
        <vt:lpwstr/>
      </vt:variant>
      <vt:variant>
        <vt:lpwstr>Gemini_Analysis</vt:lpwstr>
      </vt:variant>
      <vt:variant>
        <vt:i4>6881395</vt:i4>
      </vt:variant>
      <vt:variant>
        <vt:i4>858</vt:i4>
      </vt:variant>
      <vt:variant>
        <vt:i4>0</vt:i4>
      </vt:variant>
      <vt:variant>
        <vt:i4>5</vt:i4>
      </vt:variant>
      <vt:variant>
        <vt:lpwstr/>
      </vt:variant>
      <vt:variant>
        <vt:lpwstr>SI</vt:lpwstr>
      </vt:variant>
      <vt:variant>
        <vt:i4>458809</vt:i4>
      </vt:variant>
      <vt:variant>
        <vt:i4>854</vt:i4>
      </vt:variant>
      <vt:variant>
        <vt:i4>0</vt:i4>
      </vt:variant>
      <vt:variant>
        <vt:i4>5</vt:i4>
      </vt:variant>
      <vt:variant>
        <vt:lpwstr/>
      </vt:variant>
      <vt:variant>
        <vt:lpwstr>BIB_91</vt:lpwstr>
      </vt:variant>
      <vt:variant>
        <vt:i4>458779</vt:i4>
      </vt:variant>
      <vt:variant>
        <vt:i4>849</vt:i4>
      </vt:variant>
      <vt:variant>
        <vt:i4>0</vt:i4>
      </vt:variant>
      <vt:variant>
        <vt:i4>5</vt:i4>
      </vt:variant>
      <vt:variant>
        <vt:lpwstr/>
      </vt:variant>
      <vt:variant>
        <vt:lpwstr>PeerReviewPrompt</vt:lpwstr>
      </vt:variant>
      <vt:variant>
        <vt:i4>5570566</vt:i4>
      </vt:variant>
      <vt:variant>
        <vt:i4>846</vt:i4>
      </vt:variant>
      <vt:variant>
        <vt:i4>0</vt:i4>
      </vt:variant>
      <vt:variant>
        <vt:i4>5</vt:i4>
      </vt:variant>
      <vt:variant>
        <vt:lpwstr/>
      </vt:variant>
      <vt:variant>
        <vt:lpwstr>M2_Operational_Guidelines</vt:lpwstr>
      </vt:variant>
      <vt:variant>
        <vt:i4>7274574</vt:i4>
      </vt:variant>
      <vt:variant>
        <vt:i4>843</vt:i4>
      </vt:variant>
      <vt:variant>
        <vt:i4>0</vt:i4>
      </vt:variant>
      <vt:variant>
        <vt:i4>5</vt:i4>
      </vt:variant>
      <vt:variant>
        <vt:lpwstr/>
      </vt:variant>
      <vt:variant>
        <vt:lpwstr>Behavioral_Context</vt:lpwstr>
      </vt:variant>
      <vt:variant>
        <vt:i4>2555905</vt:i4>
      </vt:variant>
      <vt:variant>
        <vt:i4>840</vt:i4>
      </vt:variant>
      <vt:variant>
        <vt:i4>0</vt:i4>
      </vt:variant>
      <vt:variant>
        <vt:i4>5</vt:i4>
      </vt:variant>
      <vt:variant>
        <vt:lpwstr/>
      </vt:variant>
      <vt:variant>
        <vt:lpwstr>IV_D_Analyzing_the_Experimental_Protocol</vt:lpwstr>
      </vt:variant>
      <vt:variant>
        <vt:i4>6422617</vt:i4>
      </vt:variant>
      <vt:variant>
        <vt:i4>837</vt:i4>
      </vt:variant>
      <vt:variant>
        <vt:i4>0</vt:i4>
      </vt:variant>
      <vt:variant>
        <vt:i4>5</vt:i4>
      </vt:variant>
      <vt:variant>
        <vt:lpwstr/>
      </vt:variant>
      <vt:variant>
        <vt:lpwstr>IV_C_Analyzing_Figures</vt:lpwstr>
      </vt:variant>
      <vt:variant>
        <vt:i4>1114137</vt:i4>
      </vt:variant>
      <vt:variant>
        <vt:i4>834</vt:i4>
      </vt:variant>
      <vt:variant>
        <vt:i4>0</vt:i4>
      </vt:variant>
      <vt:variant>
        <vt:i4>5</vt:i4>
      </vt:variant>
      <vt:variant>
        <vt:lpwstr/>
      </vt:variant>
      <vt:variant>
        <vt:lpwstr>IV_B_Identifying_Claimed_Results</vt:lpwstr>
      </vt:variant>
      <vt:variant>
        <vt:i4>7798896</vt:i4>
      </vt:variant>
      <vt:variant>
        <vt:i4>831</vt:i4>
      </vt:variant>
      <vt:variant>
        <vt:i4>0</vt:i4>
      </vt:variant>
      <vt:variant>
        <vt:i4>5</vt:i4>
      </vt:variant>
      <vt:variant>
        <vt:lpwstr/>
      </vt:variant>
      <vt:variant>
        <vt:lpwstr>PWP</vt:lpwstr>
      </vt:variant>
      <vt:variant>
        <vt:i4>3211291</vt:i4>
      </vt:variant>
      <vt:variant>
        <vt:i4>828</vt:i4>
      </vt:variant>
      <vt:variant>
        <vt:i4>0</vt:i4>
      </vt:variant>
      <vt:variant>
        <vt:i4>5</vt:i4>
      </vt:variant>
      <vt:variant>
        <vt:lpwstr/>
      </vt:variant>
      <vt:variant>
        <vt:lpwstr>IV_Specific_Analysis_Instructions</vt:lpwstr>
      </vt:variant>
      <vt:variant>
        <vt:i4>458779</vt:i4>
      </vt:variant>
      <vt:variant>
        <vt:i4>825</vt:i4>
      </vt:variant>
      <vt:variant>
        <vt:i4>0</vt:i4>
      </vt:variant>
      <vt:variant>
        <vt:i4>5</vt:i4>
      </vt:variant>
      <vt:variant>
        <vt:lpwstr/>
      </vt:variant>
      <vt:variant>
        <vt:lpwstr>PeerReviewPrompt</vt:lpwstr>
      </vt:variant>
      <vt:variant>
        <vt:i4>5832753</vt:i4>
      </vt:variant>
      <vt:variant>
        <vt:i4>822</vt:i4>
      </vt:variant>
      <vt:variant>
        <vt:i4>0</vt:i4>
      </vt:variant>
      <vt:variant>
        <vt:i4>5</vt:i4>
      </vt:variant>
      <vt:variant>
        <vt:lpwstr/>
      </vt:variant>
      <vt:variant>
        <vt:lpwstr>M2_Reflecting</vt:lpwstr>
      </vt:variant>
      <vt:variant>
        <vt:i4>4390938</vt:i4>
      </vt:variant>
      <vt:variant>
        <vt:i4>819</vt:i4>
      </vt:variant>
      <vt:variant>
        <vt:i4>0</vt:i4>
      </vt:variant>
      <vt:variant>
        <vt:i4>5</vt:i4>
      </vt:variant>
      <vt:variant>
        <vt:lpwstr/>
      </vt:variant>
      <vt:variant>
        <vt:lpwstr>M2_Formalizing_Heuristics</vt:lpwstr>
      </vt:variant>
      <vt:variant>
        <vt:i4>327787</vt:i4>
      </vt:variant>
      <vt:variant>
        <vt:i4>816</vt:i4>
      </vt:variant>
      <vt:variant>
        <vt:i4>0</vt:i4>
      </vt:variant>
      <vt:variant>
        <vt:i4>5</vt:i4>
      </vt:variant>
      <vt:variant>
        <vt:lpwstr/>
      </vt:variant>
      <vt:variant>
        <vt:lpwstr>M2_Deconstructing_Core_Analysis</vt:lpwstr>
      </vt:variant>
      <vt:variant>
        <vt:i4>458779</vt:i4>
      </vt:variant>
      <vt:variant>
        <vt:i4>813</vt:i4>
      </vt:variant>
      <vt:variant>
        <vt:i4>0</vt:i4>
      </vt:variant>
      <vt:variant>
        <vt:i4>5</vt:i4>
      </vt:variant>
      <vt:variant>
        <vt:lpwstr/>
      </vt:variant>
      <vt:variant>
        <vt:lpwstr>PeerReviewPrompt</vt:lpwstr>
      </vt:variant>
      <vt:variant>
        <vt:i4>7274574</vt:i4>
      </vt:variant>
      <vt:variant>
        <vt:i4>810</vt:i4>
      </vt:variant>
      <vt:variant>
        <vt:i4>0</vt:i4>
      </vt:variant>
      <vt:variant>
        <vt:i4>5</vt:i4>
      </vt:variant>
      <vt:variant>
        <vt:lpwstr/>
      </vt:variant>
      <vt:variant>
        <vt:lpwstr>Behavioral_Context</vt:lpwstr>
      </vt:variant>
      <vt:variant>
        <vt:i4>7405616</vt:i4>
      </vt:variant>
      <vt:variant>
        <vt:i4>807</vt:i4>
      </vt:variant>
      <vt:variant>
        <vt:i4>0</vt:i4>
      </vt:variant>
      <vt:variant>
        <vt:i4>5</vt:i4>
      </vt:variant>
      <vt:variant>
        <vt:lpwstr/>
      </vt:variant>
      <vt:variant>
        <vt:lpwstr>M2_Meta_Prompting</vt:lpwstr>
      </vt:variant>
      <vt:variant>
        <vt:i4>3407996</vt:i4>
      </vt:variant>
      <vt:variant>
        <vt:i4>804</vt:i4>
      </vt:variant>
      <vt:variant>
        <vt:i4>0</vt:i4>
      </vt:variant>
      <vt:variant>
        <vt:i4>5</vt:i4>
      </vt:variant>
      <vt:variant>
        <vt:lpwstr/>
      </vt:variant>
      <vt:variant>
        <vt:lpwstr>M2_Complex_Prompts</vt:lpwstr>
      </vt:variant>
      <vt:variant>
        <vt:i4>3735662</vt:i4>
      </vt:variant>
      <vt:variant>
        <vt:i4>801</vt:i4>
      </vt:variant>
      <vt:variant>
        <vt:i4>0</vt:i4>
      </vt:variant>
      <vt:variant>
        <vt:i4>5</vt:i4>
      </vt:variant>
      <vt:variant>
        <vt:lpwstr/>
      </vt:variant>
      <vt:variant>
        <vt:lpwstr>M2_Missing_Information</vt:lpwstr>
      </vt:variant>
      <vt:variant>
        <vt:i4>4390938</vt:i4>
      </vt:variant>
      <vt:variant>
        <vt:i4>798</vt:i4>
      </vt:variant>
      <vt:variant>
        <vt:i4>0</vt:i4>
      </vt:variant>
      <vt:variant>
        <vt:i4>5</vt:i4>
      </vt:variant>
      <vt:variant>
        <vt:lpwstr/>
      </vt:variant>
      <vt:variant>
        <vt:lpwstr>M2_Formalizing_Heuristics</vt:lpwstr>
      </vt:variant>
      <vt:variant>
        <vt:i4>458809</vt:i4>
      </vt:variant>
      <vt:variant>
        <vt:i4>794</vt:i4>
      </vt:variant>
      <vt:variant>
        <vt:i4>0</vt:i4>
      </vt:variant>
      <vt:variant>
        <vt:i4>5</vt:i4>
      </vt:variant>
      <vt:variant>
        <vt:lpwstr/>
      </vt:variant>
      <vt:variant>
        <vt:lpwstr>BIB_91</vt:lpwstr>
      </vt:variant>
      <vt:variant>
        <vt:i4>4390938</vt:i4>
      </vt:variant>
      <vt:variant>
        <vt:i4>789</vt:i4>
      </vt:variant>
      <vt:variant>
        <vt:i4>0</vt:i4>
      </vt:variant>
      <vt:variant>
        <vt:i4>5</vt:i4>
      </vt:variant>
      <vt:variant>
        <vt:lpwstr/>
      </vt:variant>
      <vt:variant>
        <vt:lpwstr>M2_Formalizing_Heuristics</vt:lpwstr>
      </vt:variant>
      <vt:variant>
        <vt:i4>327787</vt:i4>
      </vt:variant>
      <vt:variant>
        <vt:i4>786</vt:i4>
      </vt:variant>
      <vt:variant>
        <vt:i4>0</vt:i4>
      </vt:variant>
      <vt:variant>
        <vt:i4>5</vt:i4>
      </vt:variant>
      <vt:variant>
        <vt:lpwstr/>
      </vt:variant>
      <vt:variant>
        <vt:lpwstr>M2_Deconstructing_Core_Analysis</vt:lpwstr>
      </vt:variant>
      <vt:variant>
        <vt:i4>458779</vt:i4>
      </vt:variant>
      <vt:variant>
        <vt:i4>783</vt:i4>
      </vt:variant>
      <vt:variant>
        <vt:i4>0</vt:i4>
      </vt:variant>
      <vt:variant>
        <vt:i4>5</vt:i4>
      </vt:variant>
      <vt:variant>
        <vt:lpwstr/>
      </vt:variant>
      <vt:variant>
        <vt:lpwstr>PeerReviewPrompt</vt:lpwstr>
      </vt:variant>
      <vt:variant>
        <vt:i4>7667819</vt:i4>
      </vt:variant>
      <vt:variant>
        <vt:i4>780</vt:i4>
      </vt:variant>
      <vt:variant>
        <vt:i4>0</vt:i4>
      </vt:variant>
      <vt:variant>
        <vt:i4>5</vt:i4>
      </vt:variant>
      <vt:variant>
        <vt:lpwstr/>
      </vt:variant>
      <vt:variant>
        <vt:lpwstr>IV_D2_5_A_Priori_Plausibility_Check</vt:lpwstr>
      </vt:variant>
      <vt:variant>
        <vt:i4>458809</vt:i4>
      </vt:variant>
      <vt:variant>
        <vt:i4>776</vt:i4>
      </vt:variant>
      <vt:variant>
        <vt:i4>0</vt:i4>
      </vt:variant>
      <vt:variant>
        <vt:i4>5</vt:i4>
      </vt:variant>
      <vt:variant>
        <vt:lpwstr/>
      </vt:variant>
      <vt:variant>
        <vt:lpwstr>BIB_91</vt:lpwstr>
      </vt:variant>
      <vt:variant>
        <vt:i4>458779</vt:i4>
      </vt:variant>
      <vt:variant>
        <vt:i4>771</vt:i4>
      </vt:variant>
      <vt:variant>
        <vt:i4>0</vt:i4>
      </vt:variant>
      <vt:variant>
        <vt:i4>5</vt:i4>
      </vt:variant>
      <vt:variant>
        <vt:lpwstr/>
      </vt:variant>
      <vt:variant>
        <vt:lpwstr>PeerReviewPrompt</vt:lpwstr>
      </vt:variant>
      <vt:variant>
        <vt:i4>7667819</vt:i4>
      </vt:variant>
      <vt:variant>
        <vt:i4>768</vt:i4>
      </vt:variant>
      <vt:variant>
        <vt:i4>0</vt:i4>
      </vt:variant>
      <vt:variant>
        <vt:i4>5</vt:i4>
      </vt:variant>
      <vt:variant>
        <vt:lpwstr/>
      </vt:variant>
      <vt:variant>
        <vt:lpwstr>IV_D2_5_A_Priori_Plausibility_Check</vt:lpwstr>
      </vt:variant>
      <vt:variant>
        <vt:i4>393239</vt:i4>
      </vt:variant>
      <vt:variant>
        <vt:i4>765</vt:i4>
      </vt:variant>
      <vt:variant>
        <vt:i4>0</vt:i4>
      </vt:variant>
      <vt:variant>
        <vt:i4>5</vt:i4>
      </vt:variant>
      <vt:variant>
        <vt:lpwstr/>
      </vt:variant>
      <vt:variant>
        <vt:lpwstr>IV_D2_3_C_Associated_Figure_Analysis</vt:lpwstr>
      </vt:variant>
      <vt:variant>
        <vt:i4>3997732</vt:i4>
      </vt:variant>
      <vt:variant>
        <vt:i4>762</vt:i4>
      </vt:variant>
      <vt:variant>
        <vt:i4>0</vt:i4>
      </vt:variant>
      <vt:variant>
        <vt:i4>5</vt:i4>
      </vt:variant>
      <vt:variant>
        <vt:lpwstr/>
      </vt:variant>
      <vt:variant>
        <vt:lpwstr>IV_D2_3_F_Idealized_Model_Performance</vt:lpwstr>
      </vt:variant>
      <vt:variant>
        <vt:i4>1048610</vt:i4>
      </vt:variant>
      <vt:variant>
        <vt:i4>759</vt:i4>
      </vt:variant>
      <vt:variant>
        <vt:i4>0</vt:i4>
      </vt:variant>
      <vt:variant>
        <vt:i4>5</vt:i4>
      </vt:variant>
      <vt:variant>
        <vt:lpwstr/>
      </vt:variant>
      <vt:variant>
        <vt:lpwstr>IV_D2_3_E_A_Priori_Feasibility_Assess</vt:lpwstr>
      </vt:variant>
      <vt:variant>
        <vt:i4>6422617</vt:i4>
      </vt:variant>
      <vt:variant>
        <vt:i4>756</vt:i4>
      </vt:variant>
      <vt:variant>
        <vt:i4>0</vt:i4>
      </vt:variant>
      <vt:variant>
        <vt:i4>5</vt:i4>
      </vt:variant>
      <vt:variant>
        <vt:lpwstr/>
      </vt:variant>
      <vt:variant>
        <vt:lpwstr>IV_C_Analyzing_Figures</vt:lpwstr>
      </vt:variant>
      <vt:variant>
        <vt:i4>393239</vt:i4>
      </vt:variant>
      <vt:variant>
        <vt:i4>753</vt:i4>
      </vt:variant>
      <vt:variant>
        <vt:i4>0</vt:i4>
      </vt:variant>
      <vt:variant>
        <vt:i4>5</vt:i4>
      </vt:variant>
      <vt:variant>
        <vt:lpwstr/>
      </vt:variant>
      <vt:variant>
        <vt:lpwstr>IV_D2_3_C_Associated_Figure_Analysis</vt:lpwstr>
      </vt:variant>
      <vt:variant>
        <vt:i4>7012440</vt:i4>
      </vt:variant>
      <vt:variant>
        <vt:i4>750</vt:i4>
      </vt:variant>
      <vt:variant>
        <vt:i4>0</vt:i4>
      </vt:variant>
      <vt:variant>
        <vt:i4>5</vt:i4>
      </vt:variant>
      <vt:variant>
        <vt:lpwstr/>
      </vt:variant>
      <vt:variant>
        <vt:lpwstr>IV_D2_3_D_Equipment_Process</vt:lpwstr>
      </vt:variant>
      <vt:variant>
        <vt:i4>393239</vt:i4>
      </vt:variant>
      <vt:variant>
        <vt:i4>747</vt:i4>
      </vt:variant>
      <vt:variant>
        <vt:i4>0</vt:i4>
      </vt:variant>
      <vt:variant>
        <vt:i4>5</vt:i4>
      </vt:variant>
      <vt:variant>
        <vt:lpwstr/>
      </vt:variant>
      <vt:variant>
        <vt:lpwstr>IV_D2_3_C_Associated_Figure_Analysis</vt:lpwstr>
      </vt:variant>
      <vt:variant>
        <vt:i4>5505131</vt:i4>
      </vt:variant>
      <vt:variant>
        <vt:i4>744</vt:i4>
      </vt:variant>
      <vt:variant>
        <vt:i4>0</vt:i4>
      </vt:variant>
      <vt:variant>
        <vt:i4>5</vt:i4>
      </vt:variant>
      <vt:variant>
        <vt:lpwstr/>
      </vt:variant>
      <vt:variant>
        <vt:lpwstr>IV_D2_3_B_Reported_Metrics</vt:lpwstr>
      </vt:variant>
      <vt:variant>
        <vt:i4>458779</vt:i4>
      </vt:variant>
      <vt:variant>
        <vt:i4>741</vt:i4>
      </vt:variant>
      <vt:variant>
        <vt:i4>0</vt:i4>
      </vt:variant>
      <vt:variant>
        <vt:i4>5</vt:i4>
      </vt:variant>
      <vt:variant>
        <vt:lpwstr/>
      </vt:variant>
      <vt:variant>
        <vt:lpwstr>PeerReviewPrompt</vt:lpwstr>
      </vt:variant>
      <vt:variant>
        <vt:i4>7012440</vt:i4>
      </vt:variant>
      <vt:variant>
        <vt:i4>738</vt:i4>
      </vt:variant>
      <vt:variant>
        <vt:i4>0</vt:i4>
      </vt:variant>
      <vt:variant>
        <vt:i4>5</vt:i4>
      </vt:variant>
      <vt:variant>
        <vt:lpwstr/>
      </vt:variant>
      <vt:variant>
        <vt:lpwstr>IV_D2_3_D_Equipment_Process</vt:lpwstr>
      </vt:variant>
      <vt:variant>
        <vt:i4>3997732</vt:i4>
      </vt:variant>
      <vt:variant>
        <vt:i4>735</vt:i4>
      </vt:variant>
      <vt:variant>
        <vt:i4>0</vt:i4>
      </vt:variant>
      <vt:variant>
        <vt:i4>5</vt:i4>
      </vt:variant>
      <vt:variant>
        <vt:lpwstr/>
      </vt:variant>
      <vt:variant>
        <vt:lpwstr>IV_D2_3_F_Idealized_Model_Performance</vt:lpwstr>
      </vt:variant>
      <vt:variant>
        <vt:i4>5505131</vt:i4>
      </vt:variant>
      <vt:variant>
        <vt:i4>732</vt:i4>
      </vt:variant>
      <vt:variant>
        <vt:i4>0</vt:i4>
      </vt:variant>
      <vt:variant>
        <vt:i4>5</vt:i4>
      </vt:variant>
      <vt:variant>
        <vt:lpwstr/>
      </vt:variant>
      <vt:variant>
        <vt:lpwstr>IV_D2_3_B_Reported_Metrics</vt:lpwstr>
      </vt:variant>
      <vt:variant>
        <vt:i4>2949180</vt:i4>
      </vt:variant>
      <vt:variant>
        <vt:i4>729</vt:i4>
      </vt:variant>
      <vt:variant>
        <vt:i4>0</vt:i4>
      </vt:variant>
      <vt:variant>
        <vt:i4>5</vt:i4>
      </vt:variant>
      <vt:variant>
        <vt:lpwstr/>
      </vt:variant>
      <vt:variant>
        <vt:lpwstr>IV_D2_3_A_Stage_Description_Procedure</vt:lpwstr>
      </vt:variant>
      <vt:variant>
        <vt:i4>6094915</vt:i4>
      </vt:variant>
      <vt:variant>
        <vt:i4>726</vt:i4>
      </vt:variant>
      <vt:variant>
        <vt:i4>0</vt:i4>
      </vt:variant>
      <vt:variant>
        <vt:i4>5</vt:i4>
      </vt:variant>
      <vt:variant>
        <vt:lpwstr/>
      </vt:variant>
      <vt:variant>
        <vt:lpwstr>IV_D2_3_Analysis_of_Core_Stages</vt:lpwstr>
      </vt:variant>
      <vt:variant>
        <vt:i4>7733354</vt:i4>
      </vt:variant>
      <vt:variant>
        <vt:i4>723</vt:i4>
      </vt:variant>
      <vt:variant>
        <vt:i4>0</vt:i4>
      </vt:variant>
      <vt:variant>
        <vt:i4>5</vt:i4>
      </vt:variant>
      <vt:variant>
        <vt:lpwstr/>
      </vt:variant>
      <vt:variant>
        <vt:lpwstr>IV_D2_2_Listing_of_Core_Stages</vt:lpwstr>
      </vt:variant>
      <vt:variant>
        <vt:i4>2424927</vt:i4>
      </vt:variant>
      <vt:variant>
        <vt:i4>720</vt:i4>
      </vt:variant>
      <vt:variant>
        <vt:i4>0</vt:i4>
      </vt:variant>
      <vt:variant>
        <vt:i4>5</vt:i4>
      </vt:variant>
      <vt:variant>
        <vt:lpwstr/>
      </vt:variant>
      <vt:variant>
        <vt:lpwstr>IV_B_1_Main_Claimed_Result</vt:lpwstr>
      </vt:variant>
      <vt:variant>
        <vt:i4>4784255</vt:i4>
      </vt:variant>
      <vt:variant>
        <vt:i4>717</vt:i4>
      </vt:variant>
      <vt:variant>
        <vt:i4>0</vt:i4>
      </vt:variant>
      <vt:variant>
        <vt:i4>5</vt:i4>
      </vt:variant>
      <vt:variant>
        <vt:lpwstr/>
      </vt:variant>
      <vt:variant>
        <vt:lpwstr>IV_D2_1_Stated_Main_Result</vt:lpwstr>
      </vt:variant>
      <vt:variant>
        <vt:i4>6488125</vt:i4>
      </vt:variant>
      <vt:variant>
        <vt:i4>714</vt:i4>
      </vt:variant>
      <vt:variant>
        <vt:i4>0</vt:i4>
      </vt:variant>
      <vt:variant>
        <vt:i4>5</vt:i4>
      </vt:variant>
      <vt:variant>
        <vt:lpwstr/>
      </vt:variant>
      <vt:variant>
        <vt:lpwstr>IV_D1_General_Protocol_Overview</vt:lpwstr>
      </vt:variant>
      <vt:variant>
        <vt:i4>1310812</vt:i4>
      </vt:variant>
      <vt:variant>
        <vt:i4>711</vt:i4>
      </vt:variant>
      <vt:variant>
        <vt:i4>0</vt:i4>
      </vt:variant>
      <vt:variant>
        <vt:i4>5</vt:i4>
      </vt:variant>
      <vt:variant>
        <vt:lpwstr/>
      </vt:variant>
      <vt:variant>
        <vt:lpwstr>IV_D2_Core_Experimental_Protocol</vt:lpwstr>
      </vt:variant>
      <vt:variant>
        <vt:i4>458809</vt:i4>
      </vt:variant>
      <vt:variant>
        <vt:i4>707</vt:i4>
      </vt:variant>
      <vt:variant>
        <vt:i4>0</vt:i4>
      </vt:variant>
      <vt:variant>
        <vt:i4>5</vt:i4>
      </vt:variant>
      <vt:variant>
        <vt:lpwstr/>
      </vt:variant>
      <vt:variant>
        <vt:lpwstr>BIB_91</vt:lpwstr>
      </vt:variant>
      <vt:variant>
        <vt:i4>1310812</vt:i4>
      </vt:variant>
      <vt:variant>
        <vt:i4>702</vt:i4>
      </vt:variant>
      <vt:variant>
        <vt:i4>0</vt:i4>
      </vt:variant>
      <vt:variant>
        <vt:i4>5</vt:i4>
      </vt:variant>
      <vt:variant>
        <vt:lpwstr/>
      </vt:variant>
      <vt:variant>
        <vt:lpwstr>IV_D2_Core_Experimental_Protocol</vt:lpwstr>
      </vt:variant>
      <vt:variant>
        <vt:i4>1310812</vt:i4>
      </vt:variant>
      <vt:variant>
        <vt:i4>699</vt:i4>
      </vt:variant>
      <vt:variant>
        <vt:i4>0</vt:i4>
      </vt:variant>
      <vt:variant>
        <vt:i4>5</vt:i4>
      </vt:variant>
      <vt:variant>
        <vt:lpwstr/>
      </vt:variant>
      <vt:variant>
        <vt:lpwstr>IV_D2_Core_Experimental_Protocol</vt:lpwstr>
      </vt:variant>
      <vt:variant>
        <vt:i4>458809</vt:i4>
      </vt:variant>
      <vt:variant>
        <vt:i4>695</vt:i4>
      </vt:variant>
      <vt:variant>
        <vt:i4>0</vt:i4>
      </vt:variant>
      <vt:variant>
        <vt:i4>5</vt:i4>
      </vt:variant>
      <vt:variant>
        <vt:lpwstr/>
      </vt:variant>
      <vt:variant>
        <vt:lpwstr>BIB_91</vt:lpwstr>
      </vt:variant>
      <vt:variant>
        <vt:i4>3997732</vt:i4>
      </vt:variant>
      <vt:variant>
        <vt:i4>690</vt:i4>
      </vt:variant>
      <vt:variant>
        <vt:i4>0</vt:i4>
      </vt:variant>
      <vt:variant>
        <vt:i4>5</vt:i4>
      </vt:variant>
      <vt:variant>
        <vt:lpwstr/>
      </vt:variant>
      <vt:variant>
        <vt:lpwstr>IV_D2_3_F_Idealized_Model_Performance</vt:lpwstr>
      </vt:variant>
      <vt:variant>
        <vt:i4>6488125</vt:i4>
      </vt:variant>
      <vt:variant>
        <vt:i4>687</vt:i4>
      </vt:variant>
      <vt:variant>
        <vt:i4>0</vt:i4>
      </vt:variant>
      <vt:variant>
        <vt:i4>5</vt:i4>
      </vt:variant>
      <vt:variant>
        <vt:lpwstr/>
      </vt:variant>
      <vt:variant>
        <vt:lpwstr>IV_D1_General_Protocol_Overview</vt:lpwstr>
      </vt:variant>
      <vt:variant>
        <vt:i4>2555905</vt:i4>
      </vt:variant>
      <vt:variant>
        <vt:i4>684</vt:i4>
      </vt:variant>
      <vt:variant>
        <vt:i4>0</vt:i4>
      </vt:variant>
      <vt:variant>
        <vt:i4>5</vt:i4>
      </vt:variant>
      <vt:variant>
        <vt:lpwstr/>
      </vt:variant>
      <vt:variant>
        <vt:lpwstr>IV_D_Analyzing_the_Experimental_Protocol</vt:lpwstr>
      </vt:variant>
      <vt:variant>
        <vt:i4>5242974</vt:i4>
      </vt:variant>
      <vt:variant>
        <vt:i4>681</vt:i4>
      </vt:variant>
      <vt:variant>
        <vt:i4>0</vt:i4>
      </vt:variant>
      <vt:variant>
        <vt:i4>5</vt:i4>
      </vt:variant>
      <vt:variant>
        <vt:lpwstr/>
      </vt:variant>
      <vt:variant>
        <vt:lpwstr>II_Persona_Expert_Critical_Reviewer</vt:lpwstr>
      </vt:variant>
      <vt:variant>
        <vt:i4>3080205</vt:i4>
      </vt:variant>
      <vt:variant>
        <vt:i4>678</vt:i4>
      </vt:variant>
      <vt:variant>
        <vt:i4>0</vt:i4>
      </vt:variant>
      <vt:variant>
        <vt:i4>5</vt:i4>
      </vt:variant>
      <vt:variant>
        <vt:lpwstr/>
      </vt:variant>
      <vt:variant>
        <vt:lpwstr>IV_A_Foundational_Principles</vt:lpwstr>
      </vt:variant>
      <vt:variant>
        <vt:i4>458779</vt:i4>
      </vt:variant>
      <vt:variant>
        <vt:i4>675</vt:i4>
      </vt:variant>
      <vt:variant>
        <vt:i4>0</vt:i4>
      </vt:variant>
      <vt:variant>
        <vt:i4>5</vt:i4>
      </vt:variant>
      <vt:variant>
        <vt:lpwstr/>
      </vt:variant>
      <vt:variant>
        <vt:lpwstr>PeerReviewPrompt</vt:lpwstr>
      </vt:variant>
      <vt:variant>
        <vt:i4>7012401</vt:i4>
      </vt:variant>
      <vt:variant>
        <vt:i4>672</vt:i4>
      </vt:variant>
      <vt:variant>
        <vt:i4>0</vt:i4>
      </vt:variant>
      <vt:variant>
        <vt:i4>5</vt:i4>
      </vt:variant>
      <vt:variant>
        <vt:lpwstr/>
      </vt:variant>
      <vt:variant>
        <vt:lpwstr>M2_Custom_Classification</vt:lpwstr>
      </vt:variant>
      <vt:variant>
        <vt:i4>7209021</vt:i4>
      </vt:variant>
      <vt:variant>
        <vt:i4>669</vt:i4>
      </vt:variant>
      <vt:variant>
        <vt:i4>0</vt:i4>
      </vt:variant>
      <vt:variant>
        <vt:i4>5</vt:i4>
      </vt:variant>
      <vt:variant>
        <vt:lpwstr/>
      </vt:variant>
      <vt:variant>
        <vt:lpwstr>IV_B_1_Result_Classification</vt:lpwstr>
      </vt:variant>
      <vt:variant>
        <vt:i4>458779</vt:i4>
      </vt:variant>
      <vt:variant>
        <vt:i4>666</vt:i4>
      </vt:variant>
      <vt:variant>
        <vt:i4>0</vt:i4>
      </vt:variant>
      <vt:variant>
        <vt:i4>5</vt:i4>
      </vt:variant>
      <vt:variant>
        <vt:lpwstr/>
      </vt:variant>
      <vt:variant>
        <vt:lpwstr>PeerReviewPrompt</vt:lpwstr>
      </vt:variant>
      <vt:variant>
        <vt:i4>1114137</vt:i4>
      </vt:variant>
      <vt:variant>
        <vt:i4>663</vt:i4>
      </vt:variant>
      <vt:variant>
        <vt:i4>0</vt:i4>
      </vt:variant>
      <vt:variant>
        <vt:i4>5</vt:i4>
      </vt:variant>
      <vt:variant>
        <vt:lpwstr/>
      </vt:variant>
      <vt:variant>
        <vt:lpwstr>IV_B_Identifying_Claimed_Results</vt:lpwstr>
      </vt:variant>
      <vt:variant>
        <vt:i4>458809</vt:i4>
      </vt:variant>
      <vt:variant>
        <vt:i4>659</vt:i4>
      </vt:variant>
      <vt:variant>
        <vt:i4>0</vt:i4>
      </vt:variant>
      <vt:variant>
        <vt:i4>5</vt:i4>
      </vt:variant>
      <vt:variant>
        <vt:lpwstr/>
      </vt:variant>
      <vt:variant>
        <vt:lpwstr>BIB_91</vt:lpwstr>
      </vt:variant>
      <vt:variant>
        <vt:i4>458779</vt:i4>
      </vt:variant>
      <vt:variant>
        <vt:i4>654</vt:i4>
      </vt:variant>
      <vt:variant>
        <vt:i4>0</vt:i4>
      </vt:variant>
      <vt:variant>
        <vt:i4>5</vt:i4>
      </vt:variant>
      <vt:variant>
        <vt:lpwstr/>
      </vt:variant>
      <vt:variant>
        <vt:lpwstr>PeerReviewPrompt</vt:lpwstr>
      </vt:variant>
      <vt:variant>
        <vt:i4>6094870</vt:i4>
      </vt:variant>
      <vt:variant>
        <vt:i4>651</vt:i4>
      </vt:variant>
      <vt:variant>
        <vt:i4>0</vt:i4>
      </vt:variant>
      <vt:variant>
        <vt:i4>5</vt:i4>
      </vt:variant>
      <vt:variant>
        <vt:lpwstr/>
      </vt:variant>
      <vt:variant>
        <vt:lpwstr>D3_Input_Bias</vt:lpwstr>
      </vt:variant>
      <vt:variant>
        <vt:i4>53</vt:i4>
      </vt:variant>
      <vt:variant>
        <vt:i4>647</vt:i4>
      </vt:variant>
      <vt:variant>
        <vt:i4>0</vt:i4>
      </vt:variant>
      <vt:variant>
        <vt:i4>5</vt:i4>
      </vt:variant>
      <vt:variant>
        <vt:lpwstr/>
      </vt:variant>
      <vt:variant>
        <vt:lpwstr>BIB_56</vt:lpwstr>
      </vt:variant>
      <vt:variant>
        <vt:i4>5242974</vt:i4>
      </vt:variant>
      <vt:variant>
        <vt:i4>642</vt:i4>
      </vt:variant>
      <vt:variant>
        <vt:i4>0</vt:i4>
      </vt:variant>
      <vt:variant>
        <vt:i4>5</vt:i4>
      </vt:variant>
      <vt:variant>
        <vt:lpwstr/>
      </vt:variant>
      <vt:variant>
        <vt:lpwstr>II_Persona_Expert_Critical_Reviewer</vt:lpwstr>
      </vt:variant>
      <vt:variant>
        <vt:i4>2555905</vt:i4>
      </vt:variant>
      <vt:variant>
        <vt:i4>639</vt:i4>
      </vt:variant>
      <vt:variant>
        <vt:i4>0</vt:i4>
      </vt:variant>
      <vt:variant>
        <vt:i4>5</vt:i4>
      </vt:variant>
      <vt:variant>
        <vt:lpwstr/>
      </vt:variant>
      <vt:variant>
        <vt:lpwstr>IV_D_Analyzing_the_Experimental_Protocol</vt:lpwstr>
      </vt:variant>
      <vt:variant>
        <vt:i4>3080205</vt:i4>
      </vt:variant>
      <vt:variant>
        <vt:i4>636</vt:i4>
      </vt:variant>
      <vt:variant>
        <vt:i4>0</vt:i4>
      </vt:variant>
      <vt:variant>
        <vt:i4>5</vt:i4>
      </vt:variant>
      <vt:variant>
        <vt:lpwstr/>
      </vt:variant>
      <vt:variant>
        <vt:lpwstr>IV_A_Foundational_Principles</vt:lpwstr>
      </vt:variant>
      <vt:variant>
        <vt:i4>5242974</vt:i4>
      </vt:variant>
      <vt:variant>
        <vt:i4>633</vt:i4>
      </vt:variant>
      <vt:variant>
        <vt:i4>0</vt:i4>
      </vt:variant>
      <vt:variant>
        <vt:i4>5</vt:i4>
      </vt:variant>
      <vt:variant>
        <vt:lpwstr/>
      </vt:variant>
      <vt:variant>
        <vt:lpwstr>II_Persona_Expert_Critical_Reviewer</vt:lpwstr>
      </vt:variant>
      <vt:variant>
        <vt:i4>1048576</vt:i4>
      </vt:variant>
      <vt:variant>
        <vt:i4>630</vt:i4>
      </vt:variant>
      <vt:variant>
        <vt:i4>0</vt:i4>
      </vt:variant>
      <vt:variant>
        <vt:i4>5</vt:i4>
      </vt:variant>
      <vt:variant>
        <vt:lpwstr/>
      </vt:variant>
      <vt:variant>
        <vt:lpwstr>V_Final_Instructions_for_Interaction</vt:lpwstr>
      </vt:variant>
      <vt:variant>
        <vt:i4>458779</vt:i4>
      </vt:variant>
      <vt:variant>
        <vt:i4>627</vt:i4>
      </vt:variant>
      <vt:variant>
        <vt:i4>0</vt:i4>
      </vt:variant>
      <vt:variant>
        <vt:i4>5</vt:i4>
      </vt:variant>
      <vt:variant>
        <vt:lpwstr/>
      </vt:variant>
      <vt:variant>
        <vt:lpwstr>PeerReviewPrompt</vt:lpwstr>
      </vt:variant>
      <vt:variant>
        <vt:i4>4390938</vt:i4>
      </vt:variant>
      <vt:variant>
        <vt:i4>624</vt:i4>
      </vt:variant>
      <vt:variant>
        <vt:i4>0</vt:i4>
      </vt:variant>
      <vt:variant>
        <vt:i4>5</vt:i4>
      </vt:variant>
      <vt:variant>
        <vt:lpwstr/>
      </vt:variant>
      <vt:variant>
        <vt:lpwstr>M2_Formalizing_Heuristics</vt:lpwstr>
      </vt:variant>
      <vt:variant>
        <vt:i4>458809</vt:i4>
      </vt:variant>
      <vt:variant>
        <vt:i4>620</vt:i4>
      </vt:variant>
      <vt:variant>
        <vt:i4>0</vt:i4>
      </vt:variant>
      <vt:variant>
        <vt:i4>5</vt:i4>
      </vt:variant>
      <vt:variant>
        <vt:lpwstr/>
      </vt:variant>
      <vt:variant>
        <vt:lpwstr>BIB_91</vt:lpwstr>
      </vt:variant>
      <vt:variant>
        <vt:i4>7209021</vt:i4>
      </vt:variant>
      <vt:variant>
        <vt:i4>615</vt:i4>
      </vt:variant>
      <vt:variant>
        <vt:i4>0</vt:i4>
      </vt:variant>
      <vt:variant>
        <vt:i4>5</vt:i4>
      </vt:variant>
      <vt:variant>
        <vt:lpwstr/>
      </vt:variant>
      <vt:variant>
        <vt:lpwstr>IV_B_1_Result_Classification</vt:lpwstr>
      </vt:variant>
      <vt:variant>
        <vt:i4>2424927</vt:i4>
      </vt:variant>
      <vt:variant>
        <vt:i4>612</vt:i4>
      </vt:variant>
      <vt:variant>
        <vt:i4>0</vt:i4>
      </vt:variant>
      <vt:variant>
        <vt:i4>5</vt:i4>
      </vt:variant>
      <vt:variant>
        <vt:lpwstr/>
      </vt:variant>
      <vt:variant>
        <vt:lpwstr>IV_B_1_Main_Claimed_Result</vt:lpwstr>
      </vt:variant>
      <vt:variant>
        <vt:i4>5308434</vt:i4>
      </vt:variant>
      <vt:variant>
        <vt:i4>609</vt:i4>
      </vt:variant>
      <vt:variant>
        <vt:i4>0</vt:i4>
      </vt:variant>
      <vt:variant>
        <vt:i4>5</vt:i4>
      </vt:variant>
      <vt:variant>
        <vt:lpwstr/>
      </vt:variant>
      <vt:variant>
        <vt:lpwstr>D3_Study_Limitations</vt:lpwstr>
      </vt:variant>
      <vt:variant>
        <vt:i4>6553680</vt:i4>
      </vt:variant>
      <vt:variant>
        <vt:i4>606</vt:i4>
      </vt:variant>
      <vt:variant>
        <vt:i4>0</vt:i4>
      </vt:variant>
      <vt:variant>
        <vt:i4>5</vt:i4>
      </vt:variant>
      <vt:variant>
        <vt:lpwstr/>
      </vt:variant>
      <vt:variant>
        <vt:lpwstr>Contextual_Appropriateness</vt:lpwstr>
      </vt:variant>
      <vt:variant>
        <vt:i4>5242974</vt:i4>
      </vt:variant>
      <vt:variant>
        <vt:i4>603</vt:i4>
      </vt:variant>
      <vt:variant>
        <vt:i4>0</vt:i4>
      </vt:variant>
      <vt:variant>
        <vt:i4>5</vt:i4>
      </vt:variant>
      <vt:variant>
        <vt:lpwstr/>
      </vt:variant>
      <vt:variant>
        <vt:lpwstr>II_Persona_Expert_Critical_Reviewer</vt:lpwstr>
      </vt:variant>
      <vt:variant>
        <vt:i4>458779</vt:i4>
      </vt:variant>
      <vt:variant>
        <vt:i4>600</vt:i4>
      </vt:variant>
      <vt:variant>
        <vt:i4>0</vt:i4>
      </vt:variant>
      <vt:variant>
        <vt:i4>5</vt:i4>
      </vt:variant>
      <vt:variant>
        <vt:lpwstr/>
      </vt:variant>
      <vt:variant>
        <vt:lpwstr>PeerReviewPrompt</vt:lpwstr>
      </vt:variant>
      <vt:variant>
        <vt:i4>7929872</vt:i4>
      </vt:variant>
      <vt:variant>
        <vt:i4>597</vt:i4>
      </vt:variant>
      <vt:variant>
        <vt:i4>0</vt:i4>
      </vt:variant>
      <vt:variant>
        <vt:i4>5</vt:i4>
      </vt:variant>
      <vt:variant>
        <vt:lpwstr/>
      </vt:variant>
      <vt:variant>
        <vt:lpwstr>IV_A_3_Specific_Analysis_Modules</vt:lpwstr>
      </vt:variant>
      <vt:variant>
        <vt:i4>6422617</vt:i4>
      </vt:variant>
      <vt:variant>
        <vt:i4>594</vt:i4>
      </vt:variant>
      <vt:variant>
        <vt:i4>0</vt:i4>
      </vt:variant>
      <vt:variant>
        <vt:i4>5</vt:i4>
      </vt:variant>
      <vt:variant>
        <vt:lpwstr/>
      </vt:variant>
      <vt:variant>
        <vt:lpwstr>IV_C_Analyzing_Figures</vt:lpwstr>
      </vt:variant>
      <vt:variant>
        <vt:i4>1114137</vt:i4>
      </vt:variant>
      <vt:variant>
        <vt:i4>591</vt:i4>
      </vt:variant>
      <vt:variant>
        <vt:i4>0</vt:i4>
      </vt:variant>
      <vt:variant>
        <vt:i4>5</vt:i4>
      </vt:variant>
      <vt:variant>
        <vt:lpwstr/>
      </vt:variant>
      <vt:variant>
        <vt:lpwstr>IV_B_Identifying_Claimed_Results</vt:lpwstr>
      </vt:variant>
      <vt:variant>
        <vt:i4>6488125</vt:i4>
      </vt:variant>
      <vt:variant>
        <vt:i4>588</vt:i4>
      </vt:variant>
      <vt:variant>
        <vt:i4>0</vt:i4>
      </vt:variant>
      <vt:variant>
        <vt:i4>5</vt:i4>
      </vt:variant>
      <vt:variant>
        <vt:lpwstr/>
      </vt:variant>
      <vt:variant>
        <vt:lpwstr>IV_D1_General_Protocol_Overview</vt:lpwstr>
      </vt:variant>
      <vt:variant>
        <vt:i4>1310812</vt:i4>
      </vt:variant>
      <vt:variant>
        <vt:i4>585</vt:i4>
      </vt:variant>
      <vt:variant>
        <vt:i4>0</vt:i4>
      </vt:variant>
      <vt:variant>
        <vt:i4>5</vt:i4>
      </vt:variant>
      <vt:variant>
        <vt:lpwstr/>
      </vt:variant>
      <vt:variant>
        <vt:lpwstr>IV_D2_Core_Experimental_Protocol</vt:lpwstr>
      </vt:variant>
      <vt:variant>
        <vt:i4>6422617</vt:i4>
      </vt:variant>
      <vt:variant>
        <vt:i4>582</vt:i4>
      </vt:variant>
      <vt:variant>
        <vt:i4>0</vt:i4>
      </vt:variant>
      <vt:variant>
        <vt:i4>5</vt:i4>
      </vt:variant>
      <vt:variant>
        <vt:lpwstr/>
      </vt:variant>
      <vt:variant>
        <vt:lpwstr>IV_C_Analyzing_Figures</vt:lpwstr>
      </vt:variant>
      <vt:variant>
        <vt:i4>1114137</vt:i4>
      </vt:variant>
      <vt:variant>
        <vt:i4>579</vt:i4>
      </vt:variant>
      <vt:variant>
        <vt:i4>0</vt:i4>
      </vt:variant>
      <vt:variant>
        <vt:i4>5</vt:i4>
      </vt:variant>
      <vt:variant>
        <vt:lpwstr/>
      </vt:variant>
      <vt:variant>
        <vt:lpwstr>IV_B_Identifying_Claimed_Results</vt:lpwstr>
      </vt:variant>
      <vt:variant>
        <vt:i4>6422617</vt:i4>
      </vt:variant>
      <vt:variant>
        <vt:i4>576</vt:i4>
      </vt:variant>
      <vt:variant>
        <vt:i4>0</vt:i4>
      </vt:variant>
      <vt:variant>
        <vt:i4>5</vt:i4>
      </vt:variant>
      <vt:variant>
        <vt:lpwstr/>
      </vt:variant>
      <vt:variant>
        <vt:lpwstr>IV_C_Analyzing_Figures</vt:lpwstr>
      </vt:variant>
      <vt:variant>
        <vt:i4>1114137</vt:i4>
      </vt:variant>
      <vt:variant>
        <vt:i4>573</vt:i4>
      </vt:variant>
      <vt:variant>
        <vt:i4>0</vt:i4>
      </vt:variant>
      <vt:variant>
        <vt:i4>5</vt:i4>
      </vt:variant>
      <vt:variant>
        <vt:lpwstr/>
      </vt:variant>
      <vt:variant>
        <vt:lpwstr>IV_B_Identifying_Claimed_Results</vt:lpwstr>
      </vt:variant>
      <vt:variant>
        <vt:i4>458779</vt:i4>
      </vt:variant>
      <vt:variant>
        <vt:i4>570</vt:i4>
      </vt:variant>
      <vt:variant>
        <vt:i4>0</vt:i4>
      </vt:variant>
      <vt:variant>
        <vt:i4>5</vt:i4>
      </vt:variant>
      <vt:variant>
        <vt:lpwstr/>
      </vt:variant>
      <vt:variant>
        <vt:lpwstr>PeerReviewPrompt</vt:lpwstr>
      </vt:variant>
      <vt:variant>
        <vt:i4>3211291</vt:i4>
      </vt:variant>
      <vt:variant>
        <vt:i4>567</vt:i4>
      </vt:variant>
      <vt:variant>
        <vt:i4>0</vt:i4>
      </vt:variant>
      <vt:variant>
        <vt:i4>5</vt:i4>
      </vt:variant>
      <vt:variant>
        <vt:lpwstr/>
      </vt:variant>
      <vt:variant>
        <vt:lpwstr>IV_Specific_Analysis_Instructions</vt:lpwstr>
      </vt:variant>
      <vt:variant>
        <vt:i4>1048576</vt:i4>
      </vt:variant>
      <vt:variant>
        <vt:i4>564</vt:i4>
      </vt:variant>
      <vt:variant>
        <vt:i4>0</vt:i4>
      </vt:variant>
      <vt:variant>
        <vt:i4>5</vt:i4>
      </vt:variant>
      <vt:variant>
        <vt:lpwstr/>
      </vt:variant>
      <vt:variant>
        <vt:lpwstr>V_Final_Instructions_for_Interaction</vt:lpwstr>
      </vt:variant>
      <vt:variant>
        <vt:i4>5570664</vt:i4>
      </vt:variant>
      <vt:variant>
        <vt:i4>561</vt:i4>
      </vt:variant>
      <vt:variant>
        <vt:i4>0</vt:i4>
      </vt:variant>
      <vt:variant>
        <vt:i4>5</vt:i4>
      </vt:variant>
      <vt:variant>
        <vt:lpwstr/>
      </vt:variant>
      <vt:variant>
        <vt:lpwstr>III_Contex</vt:lpwstr>
      </vt:variant>
      <vt:variant>
        <vt:i4>3211291</vt:i4>
      </vt:variant>
      <vt:variant>
        <vt:i4>558</vt:i4>
      </vt:variant>
      <vt:variant>
        <vt:i4>0</vt:i4>
      </vt:variant>
      <vt:variant>
        <vt:i4>5</vt:i4>
      </vt:variant>
      <vt:variant>
        <vt:lpwstr/>
      </vt:variant>
      <vt:variant>
        <vt:lpwstr>IV_Specific_Analysis_Instructions</vt:lpwstr>
      </vt:variant>
      <vt:variant>
        <vt:i4>5570664</vt:i4>
      </vt:variant>
      <vt:variant>
        <vt:i4>555</vt:i4>
      </vt:variant>
      <vt:variant>
        <vt:i4>0</vt:i4>
      </vt:variant>
      <vt:variant>
        <vt:i4>5</vt:i4>
      </vt:variant>
      <vt:variant>
        <vt:lpwstr/>
      </vt:variant>
      <vt:variant>
        <vt:lpwstr>III_Contex</vt:lpwstr>
      </vt:variant>
      <vt:variant>
        <vt:i4>5242974</vt:i4>
      </vt:variant>
      <vt:variant>
        <vt:i4>552</vt:i4>
      </vt:variant>
      <vt:variant>
        <vt:i4>0</vt:i4>
      </vt:variant>
      <vt:variant>
        <vt:i4>5</vt:i4>
      </vt:variant>
      <vt:variant>
        <vt:lpwstr/>
      </vt:variant>
      <vt:variant>
        <vt:lpwstr>II_Persona_Expert_Critical_Reviewer</vt:lpwstr>
      </vt:variant>
      <vt:variant>
        <vt:i4>458779</vt:i4>
      </vt:variant>
      <vt:variant>
        <vt:i4>549</vt:i4>
      </vt:variant>
      <vt:variant>
        <vt:i4>0</vt:i4>
      </vt:variant>
      <vt:variant>
        <vt:i4>5</vt:i4>
      </vt:variant>
      <vt:variant>
        <vt:lpwstr/>
      </vt:variant>
      <vt:variant>
        <vt:lpwstr>PeerReviewPrompt</vt:lpwstr>
      </vt:variant>
      <vt:variant>
        <vt:i4>6488156</vt:i4>
      </vt:variant>
      <vt:variant>
        <vt:i4>546</vt:i4>
      </vt:variant>
      <vt:variant>
        <vt:i4>0</vt:i4>
      </vt:variant>
      <vt:variant>
        <vt:i4>5</vt:i4>
      </vt:variant>
      <vt:variant>
        <vt:lpwstr/>
      </vt:variant>
      <vt:variant>
        <vt:lpwstr>Test_Paper</vt:lpwstr>
      </vt:variant>
      <vt:variant>
        <vt:i4>458809</vt:i4>
      </vt:variant>
      <vt:variant>
        <vt:i4>542</vt:i4>
      </vt:variant>
      <vt:variant>
        <vt:i4>0</vt:i4>
      </vt:variant>
      <vt:variant>
        <vt:i4>5</vt:i4>
      </vt:variant>
      <vt:variant>
        <vt:lpwstr/>
      </vt:variant>
      <vt:variant>
        <vt:lpwstr>BIB_91</vt:lpwstr>
      </vt:variant>
      <vt:variant>
        <vt:i4>458779</vt:i4>
      </vt:variant>
      <vt:variant>
        <vt:i4>537</vt:i4>
      </vt:variant>
      <vt:variant>
        <vt:i4>0</vt:i4>
      </vt:variant>
      <vt:variant>
        <vt:i4>5</vt:i4>
      </vt:variant>
      <vt:variant>
        <vt:lpwstr/>
      </vt:variant>
      <vt:variant>
        <vt:lpwstr>PeerReviewPrompt</vt:lpwstr>
      </vt:variant>
      <vt:variant>
        <vt:i4>2752565</vt:i4>
      </vt:variant>
      <vt:variant>
        <vt:i4>534</vt:i4>
      </vt:variant>
      <vt:variant>
        <vt:i4>0</vt:i4>
      </vt:variant>
      <vt:variant>
        <vt:i4>5</vt:i4>
      </vt:variant>
      <vt:variant>
        <vt:lpwstr/>
      </vt:variant>
      <vt:variant>
        <vt:lpwstr>Prompt_Engineer_Peer</vt:lpwstr>
      </vt:variant>
      <vt:variant>
        <vt:i4>5636182</vt:i4>
      </vt:variant>
      <vt:variant>
        <vt:i4>531</vt:i4>
      </vt:variant>
      <vt:variant>
        <vt:i4>0</vt:i4>
      </vt:variant>
      <vt:variant>
        <vt:i4>5</vt:i4>
      </vt:variant>
      <vt:variant>
        <vt:lpwstr/>
      </vt:variant>
      <vt:variant>
        <vt:lpwstr>Adaptive_Prompt_Engineering</vt:lpwstr>
      </vt:variant>
      <vt:variant>
        <vt:i4>393273</vt:i4>
      </vt:variant>
      <vt:variant>
        <vt:i4>527</vt:i4>
      </vt:variant>
      <vt:variant>
        <vt:i4>0</vt:i4>
      </vt:variant>
      <vt:variant>
        <vt:i4>5</vt:i4>
      </vt:variant>
      <vt:variant>
        <vt:lpwstr/>
      </vt:variant>
      <vt:variant>
        <vt:lpwstr>BIB_90</vt:lpwstr>
      </vt:variant>
      <vt:variant>
        <vt:i4>2228267</vt:i4>
      </vt:variant>
      <vt:variant>
        <vt:i4>522</vt:i4>
      </vt:variant>
      <vt:variant>
        <vt:i4>0</vt:i4>
      </vt:variant>
      <vt:variant>
        <vt:i4>5</vt:i4>
      </vt:variant>
      <vt:variant>
        <vt:lpwstr/>
      </vt:variant>
      <vt:variant>
        <vt:lpwstr>Deep_Research_Prompt</vt:lpwstr>
      </vt:variant>
      <vt:variant>
        <vt:i4>983096</vt:i4>
      </vt:variant>
      <vt:variant>
        <vt:i4>518</vt:i4>
      </vt:variant>
      <vt:variant>
        <vt:i4>0</vt:i4>
      </vt:variant>
      <vt:variant>
        <vt:i4>5</vt:i4>
      </vt:variant>
      <vt:variant>
        <vt:lpwstr/>
      </vt:variant>
      <vt:variant>
        <vt:lpwstr>BIB_89</vt:lpwstr>
      </vt:variant>
      <vt:variant>
        <vt:i4>917560</vt:i4>
      </vt:variant>
      <vt:variant>
        <vt:i4>512</vt:i4>
      </vt:variant>
      <vt:variant>
        <vt:i4>0</vt:i4>
      </vt:variant>
      <vt:variant>
        <vt:i4>5</vt:i4>
      </vt:variant>
      <vt:variant>
        <vt:lpwstr/>
      </vt:variant>
      <vt:variant>
        <vt:lpwstr>BIB_88</vt:lpwstr>
      </vt:variant>
      <vt:variant>
        <vt:i4>458779</vt:i4>
      </vt:variant>
      <vt:variant>
        <vt:i4>507</vt:i4>
      </vt:variant>
      <vt:variant>
        <vt:i4>0</vt:i4>
      </vt:variant>
      <vt:variant>
        <vt:i4>5</vt:i4>
      </vt:variant>
      <vt:variant>
        <vt:lpwstr/>
      </vt:variant>
      <vt:variant>
        <vt:lpwstr>PeerReviewPrompt</vt:lpwstr>
      </vt:variant>
      <vt:variant>
        <vt:i4>3997732</vt:i4>
      </vt:variant>
      <vt:variant>
        <vt:i4>504</vt:i4>
      </vt:variant>
      <vt:variant>
        <vt:i4>0</vt:i4>
      </vt:variant>
      <vt:variant>
        <vt:i4>5</vt:i4>
      </vt:variant>
      <vt:variant>
        <vt:lpwstr/>
      </vt:variant>
      <vt:variant>
        <vt:lpwstr>IV_D2_3_F_Idealized_Model_Performance</vt:lpwstr>
      </vt:variant>
      <vt:variant>
        <vt:i4>65592</vt:i4>
      </vt:variant>
      <vt:variant>
        <vt:i4>500</vt:i4>
      </vt:variant>
      <vt:variant>
        <vt:i4>0</vt:i4>
      </vt:variant>
      <vt:variant>
        <vt:i4>5</vt:i4>
      </vt:variant>
      <vt:variant>
        <vt:lpwstr/>
      </vt:variant>
      <vt:variant>
        <vt:lpwstr>BIB_87</vt:lpwstr>
      </vt:variant>
      <vt:variant>
        <vt:i4>56</vt:i4>
      </vt:variant>
      <vt:variant>
        <vt:i4>497</vt:i4>
      </vt:variant>
      <vt:variant>
        <vt:i4>0</vt:i4>
      </vt:variant>
      <vt:variant>
        <vt:i4>5</vt:i4>
      </vt:variant>
      <vt:variant>
        <vt:lpwstr/>
      </vt:variant>
      <vt:variant>
        <vt:lpwstr>BIB_86</vt:lpwstr>
      </vt:variant>
      <vt:variant>
        <vt:i4>458779</vt:i4>
      </vt:variant>
      <vt:variant>
        <vt:i4>492</vt:i4>
      </vt:variant>
      <vt:variant>
        <vt:i4>0</vt:i4>
      </vt:variant>
      <vt:variant>
        <vt:i4>5</vt:i4>
      </vt:variant>
      <vt:variant>
        <vt:lpwstr/>
      </vt:variant>
      <vt:variant>
        <vt:lpwstr>PeerReviewPrompt</vt:lpwstr>
      </vt:variant>
      <vt:variant>
        <vt:i4>262200</vt:i4>
      </vt:variant>
      <vt:variant>
        <vt:i4>488</vt:i4>
      </vt:variant>
      <vt:variant>
        <vt:i4>0</vt:i4>
      </vt:variant>
      <vt:variant>
        <vt:i4>5</vt:i4>
      </vt:variant>
      <vt:variant>
        <vt:lpwstr/>
      </vt:variant>
      <vt:variant>
        <vt:lpwstr>BIB_82</vt:lpwstr>
      </vt:variant>
      <vt:variant>
        <vt:i4>3211291</vt:i4>
      </vt:variant>
      <vt:variant>
        <vt:i4>483</vt:i4>
      </vt:variant>
      <vt:variant>
        <vt:i4>0</vt:i4>
      </vt:variant>
      <vt:variant>
        <vt:i4>5</vt:i4>
      </vt:variant>
      <vt:variant>
        <vt:lpwstr/>
      </vt:variant>
      <vt:variant>
        <vt:lpwstr>IV_Specific_Analysis_Instructions</vt:lpwstr>
      </vt:variant>
      <vt:variant>
        <vt:i4>458779</vt:i4>
      </vt:variant>
      <vt:variant>
        <vt:i4>480</vt:i4>
      </vt:variant>
      <vt:variant>
        <vt:i4>0</vt:i4>
      </vt:variant>
      <vt:variant>
        <vt:i4>5</vt:i4>
      </vt:variant>
      <vt:variant>
        <vt:lpwstr/>
      </vt:variant>
      <vt:variant>
        <vt:lpwstr>PeerReviewPrompt</vt:lpwstr>
      </vt:variant>
      <vt:variant>
        <vt:i4>196664</vt:i4>
      </vt:variant>
      <vt:variant>
        <vt:i4>476</vt:i4>
      </vt:variant>
      <vt:variant>
        <vt:i4>0</vt:i4>
      </vt:variant>
      <vt:variant>
        <vt:i4>5</vt:i4>
      </vt:variant>
      <vt:variant>
        <vt:lpwstr/>
      </vt:variant>
      <vt:variant>
        <vt:lpwstr>BIB_85</vt:lpwstr>
      </vt:variant>
      <vt:variant>
        <vt:i4>1638521</vt:i4>
      </vt:variant>
      <vt:variant>
        <vt:i4>471</vt:i4>
      </vt:variant>
      <vt:variant>
        <vt:i4>0</vt:i4>
      </vt:variant>
      <vt:variant>
        <vt:i4>5</vt:i4>
      </vt:variant>
      <vt:variant>
        <vt:lpwstr/>
      </vt:variant>
      <vt:variant>
        <vt:lpwstr>M2_Basic_Refinement_Concise</vt:lpwstr>
      </vt:variant>
      <vt:variant>
        <vt:i4>5767218</vt:i4>
      </vt:variant>
      <vt:variant>
        <vt:i4>468</vt:i4>
      </vt:variant>
      <vt:variant>
        <vt:i4>0</vt:i4>
      </vt:variant>
      <vt:variant>
        <vt:i4>5</vt:i4>
      </vt:variant>
      <vt:variant>
        <vt:lpwstr/>
      </vt:variant>
      <vt:variant>
        <vt:lpwstr>M2_Basic_Iterative_Refinement</vt:lpwstr>
      </vt:variant>
      <vt:variant>
        <vt:i4>1179766</vt:i4>
      </vt:variant>
      <vt:variant>
        <vt:i4>465</vt:i4>
      </vt:variant>
      <vt:variant>
        <vt:i4>0</vt:i4>
      </vt:variant>
      <vt:variant>
        <vt:i4>5</vt:i4>
      </vt:variant>
      <vt:variant>
        <vt:lpwstr/>
      </vt:variant>
      <vt:variant>
        <vt:lpwstr>M2_Basic_Refinement_Verbose</vt:lpwstr>
      </vt:variant>
      <vt:variant>
        <vt:i4>131128</vt:i4>
      </vt:variant>
      <vt:variant>
        <vt:i4>461</vt:i4>
      </vt:variant>
      <vt:variant>
        <vt:i4>0</vt:i4>
      </vt:variant>
      <vt:variant>
        <vt:i4>5</vt:i4>
      </vt:variant>
      <vt:variant>
        <vt:lpwstr/>
      </vt:variant>
      <vt:variant>
        <vt:lpwstr>BIB_84</vt:lpwstr>
      </vt:variant>
      <vt:variant>
        <vt:i4>5767218</vt:i4>
      </vt:variant>
      <vt:variant>
        <vt:i4>456</vt:i4>
      </vt:variant>
      <vt:variant>
        <vt:i4>0</vt:i4>
      </vt:variant>
      <vt:variant>
        <vt:i4>5</vt:i4>
      </vt:variant>
      <vt:variant>
        <vt:lpwstr/>
      </vt:variant>
      <vt:variant>
        <vt:lpwstr>M2_Basic_Iterative_Refinement</vt:lpwstr>
      </vt:variant>
      <vt:variant>
        <vt:i4>458779</vt:i4>
      </vt:variant>
      <vt:variant>
        <vt:i4>453</vt:i4>
      </vt:variant>
      <vt:variant>
        <vt:i4>0</vt:i4>
      </vt:variant>
      <vt:variant>
        <vt:i4>5</vt:i4>
      </vt:variant>
      <vt:variant>
        <vt:lpwstr/>
      </vt:variant>
      <vt:variant>
        <vt:lpwstr>PeerReviewPrompt</vt:lpwstr>
      </vt:variant>
      <vt:variant>
        <vt:i4>327736</vt:i4>
      </vt:variant>
      <vt:variant>
        <vt:i4>449</vt:i4>
      </vt:variant>
      <vt:variant>
        <vt:i4>0</vt:i4>
      </vt:variant>
      <vt:variant>
        <vt:i4>5</vt:i4>
      </vt:variant>
      <vt:variant>
        <vt:lpwstr/>
      </vt:variant>
      <vt:variant>
        <vt:lpwstr>BIB_83</vt:lpwstr>
      </vt:variant>
      <vt:variant>
        <vt:i4>6881395</vt:i4>
      </vt:variant>
      <vt:variant>
        <vt:i4>444</vt:i4>
      </vt:variant>
      <vt:variant>
        <vt:i4>0</vt:i4>
      </vt:variant>
      <vt:variant>
        <vt:i4>5</vt:i4>
      </vt:variant>
      <vt:variant>
        <vt:lpwstr/>
      </vt:variant>
      <vt:variant>
        <vt:lpwstr>SI</vt:lpwstr>
      </vt:variant>
      <vt:variant>
        <vt:i4>6488170</vt:i4>
      </vt:variant>
      <vt:variant>
        <vt:i4>441</vt:i4>
      </vt:variant>
      <vt:variant>
        <vt:i4>0</vt:i4>
      </vt:variant>
      <vt:variant>
        <vt:i4>5</vt:i4>
      </vt:variant>
      <vt:variant>
        <vt:lpwstr/>
      </vt:variant>
      <vt:variant>
        <vt:lpwstr>DetailedMetaPrompt</vt:lpwstr>
      </vt:variant>
      <vt:variant>
        <vt:i4>7077900</vt:i4>
      </vt:variant>
      <vt:variant>
        <vt:i4>438</vt:i4>
      </vt:variant>
      <vt:variant>
        <vt:i4>0</vt:i4>
      </vt:variant>
      <vt:variant>
        <vt:i4>5</vt:i4>
      </vt:variant>
      <vt:variant>
        <vt:lpwstr/>
      </vt:variant>
      <vt:variant>
        <vt:lpwstr>M2_Semantic_Workflow_Engineering</vt:lpwstr>
      </vt:variant>
      <vt:variant>
        <vt:i4>2293858</vt:i4>
      </vt:variant>
      <vt:variant>
        <vt:i4>435</vt:i4>
      </vt:variant>
      <vt:variant>
        <vt:i4>0</vt:i4>
      </vt:variant>
      <vt:variant>
        <vt:i4>5</vt:i4>
      </vt:variant>
      <vt:variant>
        <vt:lpwstr/>
      </vt:variant>
      <vt:variant>
        <vt:lpwstr>M2_Linguistic_and_Structural_Refinement</vt:lpwstr>
      </vt:variant>
      <vt:variant>
        <vt:i4>262200</vt:i4>
      </vt:variant>
      <vt:variant>
        <vt:i4>431</vt:i4>
      </vt:variant>
      <vt:variant>
        <vt:i4>0</vt:i4>
      </vt:variant>
      <vt:variant>
        <vt:i4>5</vt:i4>
      </vt:variant>
      <vt:variant>
        <vt:lpwstr/>
      </vt:variant>
      <vt:variant>
        <vt:lpwstr>BIB_82</vt:lpwstr>
      </vt:variant>
      <vt:variant>
        <vt:i4>393272</vt:i4>
      </vt:variant>
      <vt:variant>
        <vt:i4>425</vt:i4>
      </vt:variant>
      <vt:variant>
        <vt:i4>0</vt:i4>
      </vt:variant>
      <vt:variant>
        <vt:i4>5</vt:i4>
      </vt:variant>
      <vt:variant>
        <vt:lpwstr/>
      </vt:variant>
      <vt:variant>
        <vt:lpwstr>BIB_80</vt:lpwstr>
      </vt:variant>
      <vt:variant>
        <vt:i4>458808</vt:i4>
      </vt:variant>
      <vt:variant>
        <vt:i4>419</vt:i4>
      </vt:variant>
      <vt:variant>
        <vt:i4>0</vt:i4>
      </vt:variant>
      <vt:variant>
        <vt:i4>5</vt:i4>
      </vt:variant>
      <vt:variant>
        <vt:lpwstr/>
      </vt:variant>
      <vt:variant>
        <vt:lpwstr>BIB_81</vt:lpwstr>
      </vt:variant>
      <vt:variant>
        <vt:i4>7077900</vt:i4>
      </vt:variant>
      <vt:variant>
        <vt:i4>414</vt:i4>
      </vt:variant>
      <vt:variant>
        <vt:i4>0</vt:i4>
      </vt:variant>
      <vt:variant>
        <vt:i4>5</vt:i4>
      </vt:variant>
      <vt:variant>
        <vt:lpwstr/>
      </vt:variant>
      <vt:variant>
        <vt:lpwstr>M2_Semantic_Workflow_Engineering</vt:lpwstr>
      </vt:variant>
      <vt:variant>
        <vt:i4>2293858</vt:i4>
      </vt:variant>
      <vt:variant>
        <vt:i4>411</vt:i4>
      </vt:variant>
      <vt:variant>
        <vt:i4>0</vt:i4>
      </vt:variant>
      <vt:variant>
        <vt:i4>5</vt:i4>
      </vt:variant>
      <vt:variant>
        <vt:lpwstr/>
      </vt:variant>
      <vt:variant>
        <vt:lpwstr>M2_Linguistic_and_Structural_Refinement</vt:lpwstr>
      </vt:variant>
      <vt:variant>
        <vt:i4>458779</vt:i4>
      </vt:variant>
      <vt:variant>
        <vt:i4>408</vt:i4>
      </vt:variant>
      <vt:variant>
        <vt:i4>0</vt:i4>
      </vt:variant>
      <vt:variant>
        <vt:i4>5</vt:i4>
      </vt:variant>
      <vt:variant>
        <vt:lpwstr/>
      </vt:variant>
      <vt:variant>
        <vt:lpwstr>PeerReviewPrompt</vt:lpwstr>
      </vt:variant>
      <vt:variant>
        <vt:i4>3407996</vt:i4>
      </vt:variant>
      <vt:variant>
        <vt:i4>405</vt:i4>
      </vt:variant>
      <vt:variant>
        <vt:i4>0</vt:i4>
      </vt:variant>
      <vt:variant>
        <vt:i4>5</vt:i4>
      </vt:variant>
      <vt:variant>
        <vt:lpwstr/>
      </vt:variant>
      <vt:variant>
        <vt:lpwstr>M2_Complex_Prompts</vt:lpwstr>
      </vt:variant>
      <vt:variant>
        <vt:i4>131185</vt:i4>
      </vt:variant>
      <vt:variant>
        <vt:i4>402</vt:i4>
      </vt:variant>
      <vt:variant>
        <vt:i4>0</vt:i4>
      </vt:variant>
      <vt:variant>
        <vt:i4>5</vt:i4>
      </vt:variant>
      <vt:variant>
        <vt:lpwstr/>
      </vt:variant>
      <vt:variant>
        <vt:lpwstr>M2_Workflow_Generation_ICL</vt:lpwstr>
      </vt:variant>
      <vt:variant>
        <vt:i4>5767218</vt:i4>
      </vt:variant>
      <vt:variant>
        <vt:i4>399</vt:i4>
      </vt:variant>
      <vt:variant>
        <vt:i4>0</vt:i4>
      </vt:variant>
      <vt:variant>
        <vt:i4>5</vt:i4>
      </vt:variant>
      <vt:variant>
        <vt:lpwstr/>
      </vt:variant>
      <vt:variant>
        <vt:lpwstr>M2_Basic_Iterative_Refinement</vt:lpwstr>
      </vt:variant>
      <vt:variant>
        <vt:i4>2424923</vt:i4>
      </vt:variant>
      <vt:variant>
        <vt:i4>396</vt:i4>
      </vt:variant>
      <vt:variant>
        <vt:i4>0</vt:i4>
      </vt:variant>
      <vt:variant>
        <vt:i4>5</vt:i4>
      </vt:variant>
      <vt:variant>
        <vt:lpwstr/>
      </vt:variant>
      <vt:variant>
        <vt:lpwstr>M2_Language_Focused_Refinement</vt:lpwstr>
      </vt:variant>
      <vt:variant>
        <vt:i4>393272</vt:i4>
      </vt:variant>
      <vt:variant>
        <vt:i4>392</vt:i4>
      </vt:variant>
      <vt:variant>
        <vt:i4>0</vt:i4>
      </vt:variant>
      <vt:variant>
        <vt:i4>5</vt:i4>
      </vt:variant>
      <vt:variant>
        <vt:lpwstr/>
      </vt:variant>
      <vt:variant>
        <vt:lpwstr>BIB_80</vt:lpwstr>
      </vt:variant>
      <vt:variant>
        <vt:i4>983095</vt:i4>
      </vt:variant>
      <vt:variant>
        <vt:i4>386</vt:i4>
      </vt:variant>
      <vt:variant>
        <vt:i4>0</vt:i4>
      </vt:variant>
      <vt:variant>
        <vt:i4>5</vt:i4>
      </vt:variant>
      <vt:variant>
        <vt:lpwstr/>
      </vt:variant>
      <vt:variant>
        <vt:lpwstr>BIB_79</vt:lpwstr>
      </vt:variant>
      <vt:variant>
        <vt:i4>917559</vt:i4>
      </vt:variant>
      <vt:variant>
        <vt:i4>383</vt:i4>
      </vt:variant>
      <vt:variant>
        <vt:i4>0</vt:i4>
      </vt:variant>
      <vt:variant>
        <vt:i4>5</vt:i4>
      </vt:variant>
      <vt:variant>
        <vt:lpwstr/>
      </vt:variant>
      <vt:variant>
        <vt:lpwstr>BIB_78</vt:lpwstr>
      </vt:variant>
      <vt:variant>
        <vt:i4>5636182</vt:i4>
      </vt:variant>
      <vt:variant>
        <vt:i4>378</vt:i4>
      </vt:variant>
      <vt:variant>
        <vt:i4>0</vt:i4>
      </vt:variant>
      <vt:variant>
        <vt:i4>5</vt:i4>
      </vt:variant>
      <vt:variant>
        <vt:lpwstr/>
      </vt:variant>
      <vt:variant>
        <vt:lpwstr>Adaptive_Prompt_Engineering</vt:lpwstr>
      </vt:variant>
      <vt:variant>
        <vt:i4>2228267</vt:i4>
      </vt:variant>
      <vt:variant>
        <vt:i4>375</vt:i4>
      </vt:variant>
      <vt:variant>
        <vt:i4>0</vt:i4>
      </vt:variant>
      <vt:variant>
        <vt:i4>5</vt:i4>
      </vt:variant>
      <vt:variant>
        <vt:lpwstr/>
      </vt:variant>
      <vt:variant>
        <vt:lpwstr>Deep_Research_Prompt</vt:lpwstr>
      </vt:variant>
      <vt:variant>
        <vt:i4>1572925</vt:i4>
      </vt:variant>
      <vt:variant>
        <vt:i4>372</vt:i4>
      </vt:variant>
      <vt:variant>
        <vt:i4>0</vt:i4>
      </vt:variant>
      <vt:variant>
        <vt:i4>5</vt:i4>
      </vt:variant>
      <vt:variant>
        <vt:lpwstr/>
      </vt:variant>
      <vt:variant>
        <vt:lpwstr>Baseline_Analysis</vt:lpwstr>
      </vt:variant>
      <vt:variant>
        <vt:i4>1048656</vt:i4>
      </vt:variant>
      <vt:variant>
        <vt:i4>369</vt:i4>
      </vt:variant>
      <vt:variant>
        <vt:i4>0</vt:i4>
      </vt:variant>
      <vt:variant>
        <vt:i4>5</vt:i4>
      </vt:variant>
      <vt:variant>
        <vt:lpwstr/>
      </vt:variant>
      <vt:variant>
        <vt:lpwstr>ChatGPT_o3_Analysis</vt:lpwstr>
      </vt:variant>
      <vt:variant>
        <vt:i4>7667786</vt:i4>
      </vt:variant>
      <vt:variant>
        <vt:i4>366</vt:i4>
      </vt:variant>
      <vt:variant>
        <vt:i4>0</vt:i4>
      </vt:variant>
      <vt:variant>
        <vt:i4>5</vt:i4>
      </vt:variant>
      <vt:variant>
        <vt:lpwstr/>
      </vt:variant>
      <vt:variant>
        <vt:lpwstr>Gemini_Analysis</vt:lpwstr>
      </vt:variant>
      <vt:variant>
        <vt:i4>6488156</vt:i4>
      </vt:variant>
      <vt:variant>
        <vt:i4>363</vt:i4>
      </vt:variant>
      <vt:variant>
        <vt:i4>0</vt:i4>
      </vt:variant>
      <vt:variant>
        <vt:i4>5</vt:i4>
      </vt:variant>
      <vt:variant>
        <vt:lpwstr/>
      </vt:variant>
      <vt:variant>
        <vt:lpwstr>Test_Paper</vt:lpwstr>
      </vt:variant>
      <vt:variant>
        <vt:i4>458779</vt:i4>
      </vt:variant>
      <vt:variant>
        <vt:i4>360</vt:i4>
      </vt:variant>
      <vt:variant>
        <vt:i4>0</vt:i4>
      </vt:variant>
      <vt:variant>
        <vt:i4>5</vt:i4>
      </vt:variant>
      <vt:variant>
        <vt:lpwstr/>
      </vt:variant>
      <vt:variant>
        <vt:lpwstr>PeerReviewPrompt</vt:lpwstr>
      </vt:variant>
      <vt:variant>
        <vt:i4>1179708</vt:i4>
      </vt:variant>
      <vt:variant>
        <vt:i4>357</vt:i4>
      </vt:variant>
      <vt:variant>
        <vt:i4>0</vt:i4>
      </vt:variant>
      <vt:variant>
        <vt:i4>5</vt:i4>
      </vt:variant>
      <vt:variant>
        <vt:lpwstr/>
      </vt:variant>
      <vt:variant>
        <vt:lpwstr>Prompt_Files</vt:lpwstr>
      </vt:variant>
      <vt:variant>
        <vt:i4>1572898</vt:i4>
      </vt:variant>
      <vt:variant>
        <vt:i4>354</vt:i4>
      </vt:variant>
      <vt:variant>
        <vt:i4>0</vt:i4>
      </vt:variant>
      <vt:variant>
        <vt:i4>5</vt:i4>
      </vt:variant>
      <vt:variant>
        <vt:lpwstr/>
      </vt:variant>
      <vt:variant>
        <vt:lpwstr>AI_Chats</vt:lpwstr>
      </vt:variant>
      <vt:variant>
        <vt:i4>1441831</vt:i4>
      </vt:variant>
      <vt:variant>
        <vt:i4>351</vt:i4>
      </vt:variant>
      <vt:variant>
        <vt:i4>0</vt:i4>
      </vt:variant>
      <vt:variant>
        <vt:i4>5</vt:i4>
      </vt:variant>
      <vt:variant>
        <vt:lpwstr/>
      </vt:variant>
      <vt:variant>
        <vt:lpwstr>Demo_Analyses</vt:lpwstr>
      </vt:variant>
      <vt:variant>
        <vt:i4>6553720</vt:i4>
      </vt:variant>
      <vt:variant>
        <vt:i4>348</vt:i4>
      </vt:variant>
      <vt:variant>
        <vt:i4>0</vt:i4>
      </vt:variant>
      <vt:variant>
        <vt:i4>5</vt:i4>
      </vt:variant>
      <vt:variant>
        <vt:lpwstr/>
      </vt:variant>
      <vt:variant>
        <vt:lpwstr>Demo_Usage_Protocol</vt:lpwstr>
      </vt:variant>
      <vt:variant>
        <vt:i4>6881395</vt:i4>
      </vt:variant>
      <vt:variant>
        <vt:i4>345</vt:i4>
      </vt:variant>
      <vt:variant>
        <vt:i4>0</vt:i4>
      </vt:variant>
      <vt:variant>
        <vt:i4>5</vt:i4>
      </vt:variant>
      <vt:variant>
        <vt:lpwstr/>
      </vt:variant>
      <vt:variant>
        <vt:lpwstr>SI</vt:lpwstr>
      </vt:variant>
      <vt:variant>
        <vt:i4>6815788</vt:i4>
      </vt:variant>
      <vt:variant>
        <vt:i4>342</vt:i4>
      </vt:variant>
      <vt:variant>
        <vt:i4>0</vt:i4>
      </vt:variant>
      <vt:variant>
        <vt:i4>5</vt:i4>
      </vt:variant>
      <vt:variant>
        <vt:lpwstr/>
      </vt:variant>
      <vt:variant>
        <vt:lpwstr>D3_Future_Directions</vt:lpwstr>
      </vt:variant>
      <vt:variant>
        <vt:i4>5308434</vt:i4>
      </vt:variant>
      <vt:variant>
        <vt:i4>339</vt:i4>
      </vt:variant>
      <vt:variant>
        <vt:i4>0</vt:i4>
      </vt:variant>
      <vt:variant>
        <vt:i4>5</vt:i4>
      </vt:variant>
      <vt:variant>
        <vt:lpwstr/>
      </vt:variant>
      <vt:variant>
        <vt:lpwstr>D3_Study_Limitations</vt:lpwstr>
      </vt:variant>
      <vt:variant>
        <vt:i4>4718621</vt:i4>
      </vt:variant>
      <vt:variant>
        <vt:i4>336</vt:i4>
      </vt:variant>
      <vt:variant>
        <vt:i4>0</vt:i4>
      </vt:variant>
      <vt:variant>
        <vt:i4>5</vt:i4>
      </vt:variant>
      <vt:variant>
        <vt:lpwstr/>
      </vt:variant>
      <vt:variant>
        <vt:lpwstr>D3_Reasoning_Insights</vt:lpwstr>
      </vt:variant>
      <vt:variant>
        <vt:i4>6094870</vt:i4>
      </vt:variant>
      <vt:variant>
        <vt:i4>333</vt:i4>
      </vt:variant>
      <vt:variant>
        <vt:i4>0</vt:i4>
      </vt:variant>
      <vt:variant>
        <vt:i4>5</vt:i4>
      </vt:variant>
      <vt:variant>
        <vt:lpwstr/>
      </vt:variant>
      <vt:variant>
        <vt:lpwstr>D3_Input_Bias</vt:lpwstr>
      </vt:variant>
      <vt:variant>
        <vt:i4>5898245</vt:i4>
      </vt:variant>
      <vt:variant>
        <vt:i4>330</vt:i4>
      </vt:variant>
      <vt:variant>
        <vt:i4>0</vt:i4>
      </vt:variant>
      <vt:variant>
        <vt:i4>5</vt:i4>
      </vt:variant>
      <vt:variant>
        <vt:lpwstr/>
      </vt:variant>
      <vt:variant>
        <vt:lpwstr>D3_Demonstration_Analyses</vt:lpwstr>
      </vt:variant>
      <vt:variant>
        <vt:i4>8126486</vt:i4>
      </vt:variant>
      <vt:variant>
        <vt:i4>327</vt:i4>
      </vt:variant>
      <vt:variant>
        <vt:i4>0</vt:i4>
      </vt:variant>
      <vt:variant>
        <vt:i4>5</vt:i4>
      </vt:variant>
      <vt:variant>
        <vt:lpwstr/>
      </vt:variant>
      <vt:variant>
        <vt:lpwstr>M2_Formalizing_Review_Process</vt:lpwstr>
      </vt:variant>
      <vt:variant>
        <vt:i4>6488136</vt:i4>
      </vt:variant>
      <vt:variant>
        <vt:i4>324</vt:i4>
      </vt:variant>
      <vt:variant>
        <vt:i4>0</vt:i4>
      </vt:variant>
      <vt:variant>
        <vt:i4>5</vt:i4>
      </vt:variant>
      <vt:variant>
        <vt:lpwstr/>
      </vt:variant>
      <vt:variant>
        <vt:lpwstr>Prompt_Architecture</vt:lpwstr>
      </vt:variant>
      <vt:variant>
        <vt:i4>7405616</vt:i4>
      </vt:variant>
      <vt:variant>
        <vt:i4>321</vt:i4>
      </vt:variant>
      <vt:variant>
        <vt:i4>0</vt:i4>
      </vt:variant>
      <vt:variant>
        <vt:i4>5</vt:i4>
      </vt:variant>
      <vt:variant>
        <vt:lpwstr/>
      </vt:variant>
      <vt:variant>
        <vt:lpwstr>M2_Meta_Prompting</vt:lpwstr>
      </vt:variant>
      <vt:variant>
        <vt:i4>5898245</vt:i4>
      </vt:variant>
      <vt:variant>
        <vt:i4>318</vt:i4>
      </vt:variant>
      <vt:variant>
        <vt:i4>0</vt:i4>
      </vt:variant>
      <vt:variant>
        <vt:i4>5</vt:i4>
      </vt:variant>
      <vt:variant>
        <vt:lpwstr/>
      </vt:variant>
      <vt:variant>
        <vt:lpwstr>D3_Demonstration_Analyses</vt:lpwstr>
      </vt:variant>
      <vt:variant>
        <vt:i4>1441831</vt:i4>
      </vt:variant>
      <vt:variant>
        <vt:i4>315</vt:i4>
      </vt:variant>
      <vt:variant>
        <vt:i4>0</vt:i4>
      </vt:variant>
      <vt:variant>
        <vt:i4>5</vt:i4>
      </vt:variant>
      <vt:variant>
        <vt:lpwstr/>
      </vt:variant>
      <vt:variant>
        <vt:lpwstr>Demo_Analyses</vt:lpwstr>
      </vt:variant>
      <vt:variant>
        <vt:i4>8126486</vt:i4>
      </vt:variant>
      <vt:variant>
        <vt:i4>312</vt:i4>
      </vt:variant>
      <vt:variant>
        <vt:i4>0</vt:i4>
      </vt:variant>
      <vt:variant>
        <vt:i4>5</vt:i4>
      </vt:variant>
      <vt:variant>
        <vt:lpwstr/>
      </vt:variant>
      <vt:variant>
        <vt:lpwstr>M2_Formalizing_Review_Process</vt:lpwstr>
      </vt:variant>
      <vt:variant>
        <vt:i4>7405616</vt:i4>
      </vt:variant>
      <vt:variant>
        <vt:i4>309</vt:i4>
      </vt:variant>
      <vt:variant>
        <vt:i4>0</vt:i4>
      </vt:variant>
      <vt:variant>
        <vt:i4>5</vt:i4>
      </vt:variant>
      <vt:variant>
        <vt:lpwstr/>
      </vt:variant>
      <vt:variant>
        <vt:lpwstr>M2_Meta_Prompting</vt:lpwstr>
      </vt:variant>
      <vt:variant>
        <vt:i4>1179708</vt:i4>
      </vt:variant>
      <vt:variant>
        <vt:i4>306</vt:i4>
      </vt:variant>
      <vt:variant>
        <vt:i4>0</vt:i4>
      </vt:variant>
      <vt:variant>
        <vt:i4>5</vt:i4>
      </vt:variant>
      <vt:variant>
        <vt:lpwstr/>
      </vt:variant>
      <vt:variant>
        <vt:lpwstr>Prompt_Files</vt:lpwstr>
      </vt:variant>
      <vt:variant>
        <vt:i4>458779</vt:i4>
      </vt:variant>
      <vt:variant>
        <vt:i4>303</vt:i4>
      </vt:variant>
      <vt:variant>
        <vt:i4>0</vt:i4>
      </vt:variant>
      <vt:variant>
        <vt:i4>5</vt:i4>
      </vt:variant>
      <vt:variant>
        <vt:lpwstr/>
      </vt:variant>
      <vt:variant>
        <vt:lpwstr>PeerReviewPrompt</vt:lpwstr>
      </vt:variant>
      <vt:variant>
        <vt:i4>7798896</vt:i4>
      </vt:variant>
      <vt:variant>
        <vt:i4>300</vt:i4>
      </vt:variant>
      <vt:variant>
        <vt:i4>0</vt:i4>
      </vt:variant>
      <vt:variant>
        <vt:i4>5</vt:i4>
      </vt:variant>
      <vt:variant>
        <vt:lpwstr/>
      </vt:variant>
      <vt:variant>
        <vt:lpwstr>PWP</vt:lpwstr>
      </vt:variant>
      <vt:variant>
        <vt:i4>6881395</vt:i4>
      </vt:variant>
      <vt:variant>
        <vt:i4>297</vt:i4>
      </vt:variant>
      <vt:variant>
        <vt:i4>0</vt:i4>
      </vt:variant>
      <vt:variant>
        <vt:i4>5</vt:i4>
      </vt:variant>
      <vt:variant>
        <vt:lpwstr/>
      </vt:variant>
      <vt:variant>
        <vt:lpwstr>SI</vt:lpwstr>
      </vt:variant>
      <vt:variant>
        <vt:i4>1441831</vt:i4>
      </vt:variant>
      <vt:variant>
        <vt:i4>294</vt:i4>
      </vt:variant>
      <vt:variant>
        <vt:i4>0</vt:i4>
      </vt:variant>
      <vt:variant>
        <vt:i4>5</vt:i4>
      </vt:variant>
      <vt:variant>
        <vt:lpwstr/>
      </vt:variant>
      <vt:variant>
        <vt:lpwstr>Demo_Analyses</vt:lpwstr>
      </vt:variant>
      <vt:variant>
        <vt:i4>6553720</vt:i4>
      </vt:variant>
      <vt:variant>
        <vt:i4>291</vt:i4>
      </vt:variant>
      <vt:variant>
        <vt:i4>0</vt:i4>
      </vt:variant>
      <vt:variant>
        <vt:i4>5</vt:i4>
      </vt:variant>
      <vt:variant>
        <vt:lpwstr/>
      </vt:variant>
      <vt:variant>
        <vt:lpwstr>Demo_Usage_Protocol</vt:lpwstr>
      </vt:variant>
      <vt:variant>
        <vt:i4>6488156</vt:i4>
      </vt:variant>
      <vt:variant>
        <vt:i4>288</vt:i4>
      </vt:variant>
      <vt:variant>
        <vt:i4>0</vt:i4>
      </vt:variant>
      <vt:variant>
        <vt:i4>5</vt:i4>
      </vt:variant>
      <vt:variant>
        <vt:lpwstr/>
      </vt:variant>
      <vt:variant>
        <vt:lpwstr>Test_Paper</vt:lpwstr>
      </vt:variant>
      <vt:variant>
        <vt:i4>1179708</vt:i4>
      </vt:variant>
      <vt:variant>
        <vt:i4>285</vt:i4>
      </vt:variant>
      <vt:variant>
        <vt:i4>0</vt:i4>
      </vt:variant>
      <vt:variant>
        <vt:i4>5</vt:i4>
      </vt:variant>
      <vt:variant>
        <vt:lpwstr/>
      </vt:variant>
      <vt:variant>
        <vt:lpwstr>Prompt_Files</vt:lpwstr>
      </vt:variant>
      <vt:variant>
        <vt:i4>65591</vt:i4>
      </vt:variant>
      <vt:variant>
        <vt:i4>281</vt:i4>
      </vt:variant>
      <vt:variant>
        <vt:i4>0</vt:i4>
      </vt:variant>
      <vt:variant>
        <vt:i4>5</vt:i4>
      </vt:variant>
      <vt:variant>
        <vt:lpwstr/>
      </vt:variant>
      <vt:variant>
        <vt:lpwstr>BIB_77</vt:lpwstr>
      </vt:variant>
      <vt:variant>
        <vt:i4>55</vt:i4>
      </vt:variant>
      <vt:variant>
        <vt:i4>278</vt:i4>
      </vt:variant>
      <vt:variant>
        <vt:i4>0</vt:i4>
      </vt:variant>
      <vt:variant>
        <vt:i4>5</vt:i4>
      </vt:variant>
      <vt:variant>
        <vt:lpwstr/>
      </vt:variant>
      <vt:variant>
        <vt:lpwstr>BIB_76</vt:lpwstr>
      </vt:variant>
      <vt:variant>
        <vt:i4>196663</vt:i4>
      </vt:variant>
      <vt:variant>
        <vt:i4>272</vt:i4>
      </vt:variant>
      <vt:variant>
        <vt:i4>0</vt:i4>
      </vt:variant>
      <vt:variant>
        <vt:i4>5</vt:i4>
      </vt:variant>
      <vt:variant>
        <vt:lpwstr/>
      </vt:variant>
      <vt:variant>
        <vt:lpwstr>BIB_75</vt:lpwstr>
      </vt:variant>
      <vt:variant>
        <vt:i4>1441831</vt:i4>
      </vt:variant>
      <vt:variant>
        <vt:i4>267</vt:i4>
      </vt:variant>
      <vt:variant>
        <vt:i4>0</vt:i4>
      </vt:variant>
      <vt:variant>
        <vt:i4>5</vt:i4>
      </vt:variant>
      <vt:variant>
        <vt:lpwstr/>
      </vt:variant>
      <vt:variant>
        <vt:lpwstr>Demo_Analyses</vt:lpwstr>
      </vt:variant>
      <vt:variant>
        <vt:i4>6094870</vt:i4>
      </vt:variant>
      <vt:variant>
        <vt:i4>264</vt:i4>
      </vt:variant>
      <vt:variant>
        <vt:i4>0</vt:i4>
      </vt:variant>
      <vt:variant>
        <vt:i4>5</vt:i4>
      </vt:variant>
      <vt:variant>
        <vt:lpwstr/>
      </vt:variant>
      <vt:variant>
        <vt:lpwstr>D3_Input_Bias</vt:lpwstr>
      </vt:variant>
      <vt:variant>
        <vt:i4>53</vt:i4>
      </vt:variant>
      <vt:variant>
        <vt:i4>260</vt:i4>
      </vt:variant>
      <vt:variant>
        <vt:i4>0</vt:i4>
      </vt:variant>
      <vt:variant>
        <vt:i4>5</vt:i4>
      </vt:variant>
      <vt:variant>
        <vt:lpwstr/>
      </vt:variant>
      <vt:variant>
        <vt:lpwstr>BIB_56</vt:lpwstr>
      </vt:variant>
      <vt:variant>
        <vt:i4>8126486</vt:i4>
      </vt:variant>
      <vt:variant>
        <vt:i4>255</vt:i4>
      </vt:variant>
      <vt:variant>
        <vt:i4>0</vt:i4>
      </vt:variant>
      <vt:variant>
        <vt:i4>5</vt:i4>
      </vt:variant>
      <vt:variant>
        <vt:lpwstr/>
      </vt:variant>
      <vt:variant>
        <vt:lpwstr>M2_Formalizing_Review_Process</vt:lpwstr>
      </vt:variant>
      <vt:variant>
        <vt:i4>7798896</vt:i4>
      </vt:variant>
      <vt:variant>
        <vt:i4>252</vt:i4>
      </vt:variant>
      <vt:variant>
        <vt:i4>0</vt:i4>
      </vt:variant>
      <vt:variant>
        <vt:i4>5</vt:i4>
      </vt:variant>
      <vt:variant>
        <vt:lpwstr/>
      </vt:variant>
      <vt:variant>
        <vt:lpwstr>PWP</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9</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54</vt:i4>
      </vt:variant>
      <vt:variant>
        <vt:i4>215</vt:i4>
      </vt:variant>
      <vt:variant>
        <vt:i4>0</vt:i4>
      </vt:variant>
      <vt:variant>
        <vt:i4>5</vt:i4>
      </vt:variant>
      <vt:variant>
        <vt:lpwstr/>
      </vt:variant>
      <vt:variant>
        <vt:lpwstr>BIB_66</vt:lpwstr>
      </vt:variant>
      <vt:variant>
        <vt:i4>196662</vt:i4>
      </vt:variant>
      <vt:variant>
        <vt:i4>209</vt:i4>
      </vt:variant>
      <vt:variant>
        <vt:i4>0</vt:i4>
      </vt:variant>
      <vt:variant>
        <vt:i4>5</vt:i4>
      </vt:variant>
      <vt:variant>
        <vt:lpwstr/>
      </vt:variant>
      <vt:variant>
        <vt:lpwstr>BIB_65</vt:lpwstr>
      </vt:variant>
      <vt:variant>
        <vt:i4>65589</vt:i4>
      </vt:variant>
      <vt:variant>
        <vt:i4>203</vt:i4>
      </vt:variant>
      <vt:variant>
        <vt:i4>0</vt:i4>
      </vt:variant>
      <vt:variant>
        <vt:i4>5</vt:i4>
      </vt:variant>
      <vt:variant>
        <vt:lpwstr/>
      </vt:variant>
      <vt:variant>
        <vt:lpwstr>BIB_57</vt:lpwstr>
      </vt:variant>
      <vt:variant>
        <vt:i4>917556</vt:i4>
      </vt:variant>
      <vt:variant>
        <vt:i4>200</vt:i4>
      </vt:variant>
      <vt:variant>
        <vt:i4>0</vt:i4>
      </vt:variant>
      <vt:variant>
        <vt:i4>5</vt:i4>
      </vt:variant>
      <vt:variant>
        <vt:lpwstr/>
      </vt:variant>
      <vt:variant>
        <vt:lpwstr>BIB_48</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53</vt:i4>
      </vt:variant>
      <vt:variant>
        <vt:i4>188</vt:i4>
      </vt:variant>
      <vt:variant>
        <vt:i4>0</vt:i4>
      </vt:variant>
      <vt:variant>
        <vt:i4>5</vt:i4>
      </vt:variant>
      <vt:variant>
        <vt:lpwstr/>
      </vt:variant>
      <vt:variant>
        <vt:lpwstr>BIB_56</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6T08:51:00Z</dcterms:created>
  <dcterms:modified xsi:type="dcterms:W3CDTF">2025-05-0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arG5ofw"/&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